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EA209" w14:textId="652F5878" w:rsidR="00D216D7" w:rsidRPr="00521370" w:rsidRDefault="005F2D34" w:rsidP="009B2F20">
      <w:pPr>
        <w:pStyle w:val="Stylepapertitle14pt"/>
        <w:spacing w:after="0"/>
        <w:rPr>
          <w:b/>
          <w:sz w:val="22"/>
          <w:szCs w:val="22"/>
          <w:lang w:val="id-ID"/>
        </w:rPr>
      </w:pPr>
      <w:r w:rsidRPr="00521370">
        <w:rPr>
          <w:b/>
          <w:sz w:val="22"/>
          <w:szCs w:val="22"/>
          <w:lang w:val="id-ID"/>
        </w:rPr>
        <w:t>PENGEMBANGAN MEDIA PEMBELAJARAN PERMAINAN EDUKATIF BERBENTUK GEO-MONOPOLI DAN GEO-LUDO PADA MATERI LINGKUNGAN GEOSFER FISIKAL INDONESIA: ATMOSFER DAN HIDROSFER</w:t>
      </w:r>
    </w:p>
    <w:p w14:paraId="63FB2DA0" w14:textId="29555BDC" w:rsidR="005B410A" w:rsidRPr="00521370" w:rsidRDefault="009B2F20" w:rsidP="00C6538F">
      <w:pPr>
        <w:pStyle w:val="StyleAuthorBold"/>
      </w:pPr>
      <w:r w:rsidRPr="00521370">
        <w:rPr>
          <w:lang w:val="id-ID"/>
        </w:rPr>
        <w:t>N</w:t>
      </w:r>
      <w:r w:rsidR="005F2D34" w:rsidRPr="00521370">
        <w:t>ovi Amaria Ramdhani</w:t>
      </w:r>
    </w:p>
    <w:p w14:paraId="361244B8" w14:textId="4334BC04" w:rsidR="002A2DFD" w:rsidRPr="00521370" w:rsidRDefault="00A52EEF" w:rsidP="00053983">
      <w:pPr>
        <w:pStyle w:val="Afiliasi"/>
        <w:rPr>
          <w:lang w:val="en-US"/>
        </w:rPr>
      </w:pPr>
      <w:r w:rsidRPr="00521370">
        <w:t xml:space="preserve">Mahasiswa </w:t>
      </w:r>
      <w:r w:rsidR="00D01529" w:rsidRPr="00521370">
        <w:t xml:space="preserve">Prodi </w:t>
      </w:r>
      <w:r w:rsidRPr="00521370">
        <w:t xml:space="preserve">S1 </w:t>
      </w:r>
      <w:r w:rsidR="00053983" w:rsidRPr="00521370">
        <w:t>P</w:t>
      </w:r>
      <w:r w:rsidRPr="00521370">
        <w:t>endidikan Geografi</w:t>
      </w:r>
      <w:r w:rsidR="00AB1636" w:rsidRPr="00521370">
        <w:t>, Fakultas</w:t>
      </w:r>
      <w:r w:rsidRPr="00521370">
        <w:t xml:space="preserve"> Ilmu Sosial dan Ilmu Politik</w:t>
      </w:r>
      <w:r w:rsidR="00AB1636" w:rsidRPr="00521370">
        <w:t>, Universitas</w:t>
      </w:r>
      <w:r w:rsidRPr="00521370">
        <w:t xml:space="preserve"> Negeri Surabaya, </w:t>
      </w:r>
      <w:hyperlink r:id="rId8" w:history="1">
        <w:r w:rsidR="007211A3" w:rsidRPr="00521370">
          <w:rPr>
            <w:rStyle w:val="Hyperlink"/>
            <w:lang w:val="en-US"/>
          </w:rPr>
          <w:t>noviamaria.21012@mhs.unesa.ac.id</w:t>
        </w:r>
      </w:hyperlink>
      <w:r w:rsidR="00996E90" w:rsidRPr="00521370">
        <w:rPr>
          <w:lang w:val="en-US"/>
        </w:rPr>
        <w:t xml:space="preserve"> </w:t>
      </w:r>
    </w:p>
    <w:p w14:paraId="75E30867" w14:textId="653DE502" w:rsidR="00053983" w:rsidRPr="00521370" w:rsidRDefault="005F2D34" w:rsidP="00053983">
      <w:pPr>
        <w:pStyle w:val="StyleAuthorBold"/>
      </w:pPr>
      <w:r w:rsidRPr="00521370">
        <w:rPr>
          <w:lang w:val="id-ID"/>
        </w:rPr>
        <w:t>Dr</w:t>
      </w:r>
      <w:r w:rsidR="009B2F20" w:rsidRPr="00521370">
        <w:rPr>
          <w:lang w:val="id-ID"/>
        </w:rPr>
        <w:t xml:space="preserve">. </w:t>
      </w:r>
      <w:r w:rsidRPr="00521370">
        <w:t>Sri Murtini</w:t>
      </w:r>
      <w:r w:rsidR="00AD7DA7" w:rsidRPr="00521370">
        <w:t xml:space="preserve">, M.Si. </w:t>
      </w:r>
    </w:p>
    <w:p w14:paraId="21C65526" w14:textId="17D17BB5" w:rsidR="00053983" w:rsidRPr="00521370" w:rsidRDefault="00D01529" w:rsidP="00053983">
      <w:pPr>
        <w:pStyle w:val="Afiliasi"/>
      </w:pPr>
      <w:r w:rsidRPr="00521370">
        <w:t>Dosen Pembimbing Mahasiswa</w:t>
      </w:r>
      <w:r w:rsidR="00890DF0" w:rsidRPr="00521370">
        <w:t xml:space="preserve"> S1 Pendidikan Geografi, Fakultas lImu Sosial dan Ilmu Politik, Universitas Negeri Surabaya</w:t>
      </w:r>
    </w:p>
    <w:p w14:paraId="5A839376" w14:textId="7744457D" w:rsidR="00890DF0" w:rsidRPr="00521370" w:rsidRDefault="00AC14A1" w:rsidP="00053983">
      <w:pPr>
        <w:pStyle w:val="Afiliasi"/>
      </w:pPr>
      <w:hyperlink r:id="rId9" w:history="1">
        <w:r w:rsidR="005F2D34" w:rsidRPr="00521370">
          <w:rPr>
            <w:rStyle w:val="Hyperlink"/>
            <w:lang w:val="en-US"/>
          </w:rPr>
          <w:t>srimurtini</w:t>
        </w:r>
        <w:r w:rsidR="005F2D34" w:rsidRPr="00521370">
          <w:rPr>
            <w:rStyle w:val="Hyperlink"/>
          </w:rPr>
          <w:t>@unesa.ac.id</w:t>
        </w:r>
      </w:hyperlink>
      <w:r w:rsidR="00565E29" w:rsidRPr="00521370">
        <w:t xml:space="preserve"> </w:t>
      </w:r>
    </w:p>
    <w:p w14:paraId="50BD64DA" w14:textId="63EE969A" w:rsidR="005B410A" w:rsidRPr="00521370" w:rsidRDefault="00053983" w:rsidP="00C6538F">
      <w:pPr>
        <w:pStyle w:val="StyleAuthorBold"/>
        <w:rPr>
          <w:lang w:val="id-ID"/>
        </w:rPr>
      </w:pPr>
      <w:r w:rsidRPr="00521370">
        <w:rPr>
          <w:lang w:val="id-ID"/>
        </w:rPr>
        <w:t>Abstrak</w:t>
      </w:r>
      <w:r w:rsidR="00D51E98" w:rsidRPr="00521370">
        <w:rPr>
          <w:lang w:val="id-ID"/>
        </w:rPr>
        <w:t xml:space="preserve"> </w:t>
      </w:r>
    </w:p>
    <w:p w14:paraId="7BC0B772" w14:textId="41B4ABDD" w:rsidR="0008184D" w:rsidRPr="00521370" w:rsidRDefault="005F2D34" w:rsidP="000B43D3">
      <w:pPr>
        <w:ind w:left="567" w:right="569" w:firstLine="709"/>
        <w:jc w:val="both"/>
        <w:rPr>
          <w:rFonts w:eastAsia="Times"/>
        </w:rPr>
      </w:pPr>
      <w:r w:rsidRPr="00521370">
        <w:rPr>
          <w:rFonts w:eastAsia="Times"/>
        </w:rPr>
        <w:t xml:space="preserve">Penelitian ini </w:t>
      </w:r>
      <w:r w:rsidR="00D902DA">
        <w:rPr>
          <w:rFonts w:eastAsia="Times"/>
        </w:rPr>
        <w:t>dirancang</w:t>
      </w:r>
      <w:bookmarkStart w:id="0" w:name="_GoBack"/>
      <w:bookmarkEnd w:id="0"/>
      <w:r w:rsidRPr="00521370">
        <w:rPr>
          <w:rFonts w:eastAsia="Times"/>
        </w:rPr>
        <w:t xml:space="preserve"> untuk mengembangkan media pembelajaran permainan edukatif berupa Geo-Monopoli dan Geo-Ludo, serta menguji kelayakan dan respon siswa terhadap media tersebut. Latar belakang penelitian ini didasari oleh tantangan dalam pembelajaran geografi, khususnya pada materi Lingkungan Geosfer Fisikal Indonesia: Atmosfer dan Hidrosfer, yang sering kali bersifat abstrak dan diajarkan dengan metode konvensional. Hal ini menyebabkan rendahnya minat dan keaktifan siswa. Penelitian ini menggunakan pendekatan </w:t>
      </w:r>
      <w:r w:rsidRPr="008878C6">
        <w:rPr>
          <w:rFonts w:eastAsia="Times"/>
          <w:i/>
        </w:rPr>
        <w:t>Research and Development</w:t>
      </w:r>
      <w:r w:rsidRPr="00521370">
        <w:rPr>
          <w:rFonts w:eastAsia="Times"/>
        </w:rPr>
        <w:t xml:space="preserve"> (R&amp;D) dengan mengadopsi model ADDIE yang dibatasi hingga tahap development. Prosedur penelitian mencakup tahap analisis, desain, dan pengembangan produk. Pengumpulan data dilakukan melalui validasi oleh ahli media dan materi, serta angket respon siswa</w:t>
      </w:r>
      <w:r w:rsidR="000B43D3" w:rsidRPr="00521370">
        <w:rPr>
          <w:rFonts w:eastAsia="Times"/>
        </w:rPr>
        <w:t>.</w:t>
      </w:r>
    </w:p>
    <w:p w14:paraId="05BB184A" w14:textId="1A77B2D8" w:rsidR="005F2D34" w:rsidRPr="00521370" w:rsidRDefault="005F2D34" w:rsidP="000B43D3">
      <w:pPr>
        <w:ind w:left="567" w:right="569" w:firstLine="709"/>
        <w:jc w:val="both"/>
        <w:rPr>
          <w:rFonts w:eastAsia="Times"/>
        </w:rPr>
      </w:pPr>
      <w:r w:rsidRPr="00521370">
        <w:rPr>
          <w:rFonts w:eastAsia="Times"/>
        </w:rPr>
        <w:t>Hasil penelitian menunjukkan bahwa media pembelajaran Geo-Monopoli dan Geo-Ludo sangat layak untuk digunakan, yang didukung oleh persentase validasi dari ahli media sebesar 98</w:t>
      </w:r>
      <w:proofErr w:type="gramStart"/>
      <w:r w:rsidRPr="00521370">
        <w:rPr>
          <w:rFonts w:eastAsia="Times"/>
        </w:rPr>
        <w:t>,2</w:t>
      </w:r>
      <w:proofErr w:type="gramEnd"/>
      <w:r w:rsidRPr="00521370">
        <w:rPr>
          <w:rFonts w:eastAsia="Times"/>
        </w:rPr>
        <w:t>% dan ahli materi sebesar 95,1%. Selain itu, media ini mendapatkan respons yang sangat baik dari siswa, dengan persentase 87</w:t>
      </w:r>
      <w:proofErr w:type="gramStart"/>
      <w:r w:rsidRPr="00521370">
        <w:rPr>
          <w:rFonts w:eastAsia="Times"/>
        </w:rPr>
        <w:t>,5</w:t>
      </w:r>
      <w:proofErr w:type="gramEnd"/>
      <w:r w:rsidRPr="00521370">
        <w:rPr>
          <w:rFonts w:eastAsia="Times"/>
        </w:rPr>
        <w:t>% untuk Geo-Monopoli dan 86,7% untuk Geo-Ludo. Dengan demikian, media ini terbukti efektif dalam menciptakan pembelajaran yang lebih interaktif, menarik, dan relevan dengan karakteristik siswa, serta dapat meningkatkan motivasi dan keaktifan belajar siswa.</w:t>
      </w:r>
    </w:p>
    <w:p w14:paraId="75487921" w14:textId="77777777" w:rsidR="00890DF0" w:rsidRPr="00521370" w:rsidRDefault="00890DF0" w:rsidP="00890DF0">
      <w:pPr>
        <w:ind w:left="567" w:right="569" w:firstLine="709"/>
        <w:jc w:val="both"/>
        <w:rPr>
          <w:rFonts w:eastAsia="Times"/>
        </w:rPr>
      </w:pPr>
    </w:p>
    <w:p w14:paraId="0C1D877E" w14:textId="563988C8" w:rsidR="00C6538F" w:rsidRPr="00521370" w:rsidRDefault="00C6538F" w:rsidP="00853FBA">
      <w:pPr>
        <w:pStyle w:val="abstrak"/>
        <w:rPr>
          <w:szCs w:val="20"/>
          <w:lang w:val="id-ID"/>
        </w:rPr>
      </w:pPr>
      <w:r w:rsidRPr="00521370">
        <w:rPr>
          <w:b/>
          <w:szCs w:val="20"/>
          <w:lang w:val="id-ID"/>
        </w:rPr>
        <w:t xml:space="preserve">Kata Kunci: </w:t>
      </w:r>
      <w:r w:rsidR="005F2D34" w:rsidRPr="00521370">
        <w:rPr>
          <w:szCs w:val="20"/>
          <w:lang w:val="en-ID"/>
        </w:rPr>
        <w:t>Media Pembelajaran, Permainan Edukatif, Geo-Monopoli, Geo-Ludo, Geografi, Pengembangan Media</w:t>
      </w:r>
    </w:p>
    <w:p w14:paraId="63E3A471" w14:textId="5F76BC85" w:rsidR="00C6538F" w:rsidRPr="00521370" w:rsidRDefault="00C6538F" w:rsidP="00C6538F">
      <w:pPr>
        <w:pStyle w:val="StyleAuthorBold"/>
        <w:rPr>
          <w:lang w:val="id-ID"/>
        </w:rPr>
      </w:pPr>
      <w:r w:rsidRPr="00521370">
        <w:rPr>
          <w:lang w:val="id-ID"/>
        </w:rPr>
        <w:t>Abstract</w:t>
      </w:r>
    </w:p>
    <w:p w14:paraId="41789969" w14:textId="134EF126" w:rsidR="00853FBA" w:rsidRPr="00521370" w:rsidRDefault="005F2D34" w:rsidP="00A24E58">
      <w:pPr>
        <w:ind w:left="567" w:right="569" w:firstLine="709"/>
        <w:jc w:val="both"/>
        <w:rPr>
          <w:rFonts w:eastAsia="Times"/>
          <w:i/>
        </w:rPr>
      </w:pPr>
      <w:r w:rsidRPr="00521370">
        <w:rPr>
          <w:rFonts w:eastAsia="Times"/>
          <w:i/>
        </w:rPr>
        <w:t>This research was designed to develop educational game media in the form of Geo-Monopoly and Geo-Ludo, and to test their feasibility and student response to them. The background of this research is based on challenges in geography learning, particularly the topic of the Indonesian Physical Geosphere Environment: Atmosphere and Hydrosphere, which is often abstract and taught using conventional methods. This results in low student interest and engagement. This research used a Research and Development (R&amp;D) approach, adopting the ADDIE model, limited to the development stage. The research procedure included analysis, design, and product development. Data collection was carried out through validation by media and material experts, as well as student response questionnaires.</w:t>
      </w:r>
    </w:p>
    <w:p w14:paraId="5685F01B" w14:textId="10310D57" w:rsidR="005F2D34" w:rsidRPr="00521370" w:rsidRDefault="005F2D34" w:rsidP="00A24E58">
      <w:pPr>
        <w:ind w:left="567" w:right="569" w:firstLine="709"/>
        <w:jc w:val="both"/>
        <w:rPr>
          <w:rFonts w:eastAsia="Times"/>
          <w:i/>
        </w:rPr>
      </w:pPr>
      <w:r w:rsidRPr="00521370">
        <w:rPr>
          <w:rFonts w:eastAsia="Times"/>
          <w:i/>
        </w:rPr>
        <w:t>The results of the study showed that the Geo-Monopoly and Geo-Ludo learning media were very suitable for use, which was supported by a validation percentage from media experts of 98.2% and material experts of 95.1%. Furthermore, these media received an excellent response from students, with 87.5% for Geo-Monopoly and 86.7% for Geo-Ludo. Thus, this media has proven effective in creating more interactive, engaging, and relevant learning experiences, as well as increasing student motivation and engagement.</w:t>
      </w:r>
    </w:p>
    <w:p w14:paraId="5EEEBB66" w14:textId="77777777" w:rsidR="00890DF0" w:rsidRPr="00521370" w:rsidRDefault="00890DF0" w:rsidP="00890DF0">
      <w:pPr>
        <w:ind w:left="567" w:right="569" w:firstLine="709"/>
        <w:jc w:val="both"/>
        <w:rPr>
          <w:rFonts w:eastAsia="Times"/>
          <w:i/>
        </w:rPr>
      </w:pPr>
    </w:p>
    <w:p w14:paraId="6F48A7B7" w14:textId="47DFBA04" w:rsidR="00587B98" w:rsidRPr="00521370" w:rsidRDefault="005F2D34" w:rsidP="00853FBA">
      <w:pPr>
        <w:ind w:left="567" w:right="569"/>
        <w:jc w:val="both"/>
        <w:rPr>
          <w:rFonts w:eastAsia="Times"/>
          <w:i/>
        </w:rPr>
        <w:sectPr w:rsidR="00587B98" w:rsidRPr="00521370" w:rsidSect="005F2D34">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r w:rsidRPr="00521370">
        <w:rPr>
          <w:rFonts w:eastAsia="Times"/>
          <w:b/>
          <w:i/>
          <w:iCs/>
        </w:rPr>
        <w:t>Keywords</w:t>
      </w:r>
      <w:r w:rsidR="0008184D" w:rsidRPr="00521370">
        <w:rPr>
          <w:rFonts w:eastAsia="Times"/>
          <w:b/>
          <w:i/>
          <w:iCs/>
        </w:rPr>
        <w:t xml:space="preserve">: </w:t>
      </w:r>
      <w:r w:rsidRPr="00521370">
        <w:rPr>
          <w:rFonts w:eastAsia="Times"/>
          <w:i/>
          <w:iCs/>
        </w:rPr>
        <w:t>Learning Media, Educational Games, Geo-Monopoly, Geo-Ludo, Geography, Media Development</w:t>
      </w:r>
    </w:p>
    <w:p w14:paraId="1D47388D" w14:textId="77777777" w:rsidR="00337271" w:rsidRPr="00521370" w:rsidRDefault="00337271" w:rsidP="00587B98">
      <w:pPr>
        <w:jc w:val="both"/>
        <w:rPr>
          <w:lang w:val="id-ID"/>
        </w:rPr>
      </w:pPr>
    </w:p>
    <w:p w14:paraId="5051423B" w14:textId="77777777" w:rsidR="00ED13D6" w:rsidRPr="00521370" w:rsidRDefault="00ED13D6" w:rsidP="00337271">
      <w:pPr>
        <w:jc w:val="both"/>
        <w:rPr>
          <w:lang w:val="id-ID"/>
        </w:rPr>
        <w:sectPr w:rsidR="00ED13D6" w:rsidRPr="00521370" w:rsidSect="002A2DFD">
          <w:type w:val="continuous"/>
          <w:pgSz w:w="11909" w:h="16834" w:code="9"/>
          <w:pgMar w:top="1418" w:right="1134" w:bottom="1418" w:left="1134" w:header="720" w:footer="720" w:gutter="0"/>
          <w:cols w:space="720"/>
          <w:docGrid w:linePitch="360"/>
        </w:sectPr>
      </w:pPr>
    </w:p>
    <w:p w14:paraId="471EE86E" w14:textId="04997625" w:rsidR="0008184D" w:rsidRPr="00521370" w:rsidRDefault="003904DD" w:rsidP="00FE1766">
      <w:pPr>
        <w:pStyle w:val="Heading1"/>
        <w:numPr>
          <w:ilvl w:val="0"/>
          <w:numId w:val="0"/>
        </w:numPr>
        <w:jc w:val="both"/>
        <w:rPr>
          <w:b/>
          <w:lang w:val="id-ID"/>
        </w:rPr>
      </w:pPr>
      <w:r w:rsidRPr="00521370">
        <w:rPr>
          <w:b/>
          <w:lang w:val="id-ID"/>
        </w:rPr>
        <w:t>PENDAHULUAN</w:t>
      </w:r>
      <w:r w:rsidR="00A7320D" w:rsidRPr="00521370">
        <w:rPr>
          <w:b/>
          <w:lang w:val="id-ID"/>
        </w:rPr>
        <w:t xml:space="preserve"> </w:t>
      </w:r>
    </w:p>
    <w:p w14:paraId="28560A4C" w14:textId="657E149F" w:rsidR="005362C7" w:rsidRPr="00521370" w:rsidRDefault="000D2FCA" w:rsidP="007D7805">
      <w:pPr>
        <w:pStyle w:val="BodyText"/>
        <w:spacing w:line="276" w:lineRule="auto"/>
        <w:ind w:firstLine="426"/>
        <w:rPr>
          <w:lang w:val="id-ID"/>
        </w:rPr>
      </w:pPr>
      <w:r w:rsidRPr="00521370">
        <w:rPr>
          <w:lang w:val="id-ID"/>
        </w:rPr>
        <w:t>Pendidikan adalah alat utama untuk mencetak individu berkualitas yang akan</w:t>
      </w:r>
      <w:r w:rsidR="00EC4B4D" w:rsidRPr="00521370">
        <w:rPr>
          <w:lang w:val="id-ID"/>
        </w:rPr>
        <w:t xml:space="preserve"> menjadi pilar kemajuan negara. </w:t>
      </w:r>
      <w:r w:rsidRPr="00521370">
        <w:rPr>
          <w:lang w:val="id-ID"/>
        </w:rPr>
        <w:t xml:space="preserve">Kemajuan zaman yang kian pesat memaksa eksistensi modifikasi pada tatanan pendidikan. Pengajaran yang berkonsentrasi kepada siswa merupakan salah satu </w:t>
      </w:r>
      <w:r w:rsidRPr="00521370">
        <w:rPr>
          <w:lang w:val="id-ID"/>
        </w:rPr>
        <w:t>pendekatan paling banyak digaungkan. Namun, implementasi pembelajaran aktif masih menghadapi berbagai tantangan, terutama dalam menumbuhkan ketekunan dan motivasi siswa dalam menimba ilmu (Sutriani, dkk, 2018)</w:t>
      </w:r>
      <w:r w:rsidR="005362C7" w:rsidRPr="00521370">
        <w:rPr>
          <w:lang w:val="id-ID"/>
        </w:rPr>
        <w:t>.</w:t>
      </w:r>
    </w:p>
    <w:p w14:paraId="3B89F4F3" w14:textId="31728750" w:rsidR="00EC4B4D" w:rsidRPr="00521370" w:rsidRDefault="000C29B7" w:rsidP="007D7805">
      <w:pPr>
        <w:pStyle w:val="BodyText"/>
        <w:spacing w:line="276" w:lineRule="auto"/>
        <w:ind w:firstLine="426"/>
      </w:pPr>
      <w:r w:rsidRPr="00521370">
        <w:rPr>
          <w:lang w:val="id-ID"/>
        </w:rPr>
        <w:t xml:space="preserve">Mansur dan Rafiudin (2020) menekankan pentingnya media pembelajaran dalam mencapai pembelajaran yang </w:t>
      </w:r>
      <w:r w:rsidRPr="00521370">
        <w:rPr>
          <w:lang w:val="id-ID"/>
        </w:rPr>
        <w:lastRenderedPageBreak/>
        <w:t>efektif. Lestari dan Suryani (2019) lebih lanjut menjelaskan bahwa media pembelajaran berperan sebagai alat bantu bagi guru untuk berinteraksi dengan peserta didik secara efektif. Ragam media pembelajaran yang ada menuntut guru untuk cermat memilih dan menggunakannya selaras pada target pembelajaran, substansi yang dijelaskan, dan penerapan strategi.</w:t>
      </w:r>
      <w:r w:rsidR="005B4848" w:rsidRPr="00521370">
        <w:t xml:space="preserve"> </w:t>
      </w:r>
      <w:r w:rsidR="005B4848" w:rsidRPr="00521370">
        <w:rPr>
          <w:lang w:val="id-ID"/>
        </w:rPr>
        <w:t>Pengajar sebaiknya menerapkan sarana yang selaras dengan materi pelajaran dan karakteristik siswa</w:t>
      </w:r>
      <w:r w:rsidR="005B4848" w:rsidRPr="00521370">
        <w:t>.</w:t>
      </w:r>
    </w:p>
    <w:p w14:paraId="015EAB5C" w14:textId="42BCE9DF" w:rsidR="00F6009C" w:rsidRPr="00521370" w:rsidRDefault="005B4848" w:rsidP="00F47AAD">
      <w:pPr>
        <w:pStyle w:val="BodyText"/>
        <w:spacing w:line="276" w:lineRule="auto"/>
        <w:ind w:firstLine="426"/>
        <w:rPr>
          <w:lang w:val="id-ID"/>
        </w:rPr>
      </w:pPr>
      <w:r w:rsidRPr="00521370">
        <w:rPr>
          <w:lang w:val="id-ID"/>
        </w:rPr>
        <w:t>Pendidikan geografi, khususnya pada materi geosfer fisikal, sering kali dihadapkan pada tantangan dalam menyajikan konsep abstrak seperti atmosfer dan hidrosfer secara konkret dan menarik bagi siswa</w:t>
      </w:r>
      <w:r w:rsidR="00F6009C" w:rsidRPr="00521370">
        <w:rPr>
          <w:lang w:val="id-ID"/>
        </w:rPr>
        <w:t>.</w:t>
      </w:r>
      <w:r w:rsidRPr="00521370">
        <w:t xml:space="preserve"> </w:t>
      </w:r>
      <w:r w:rsidRPr="00521370">
        <w:rPr>
          <w:lang w:val="id-ID"/>
        </w:rPr>
        <w:t>Kondisi ini sejalan dengan temuan sejumlah penelitian, salah satunya seperti yang diungkapkan oleh Meyzila, dkk (2019) dalam artikel ilmiahnya, yang mengidentifikasi bahwa kesulitan siswa dalam memahami materi geografi disebabkan oleh minimnya variasi metode dan media pembelajaran yang digunakan.</w:t>
      </w:r>
      <w:r w:rsidRPr="00521370">
        <w:t xml:space="preserve"> </w:t>
      </w:r>
      <w:r w:rsidRPr="00521370">
        <w:rPr>
          <w:lang w:val="id-ID"/>
        </w:rPr>
        <w:t>Relevansi topik penelitian ini juga semakin mengemuka mengingat kurikulum saat ini menekankan pentingnya pengembangan keterampilan berpikir kritis dan spasial. Penguasaan konsep geografi fisik tidak lagi hanya sebatas hafalan, melainkan menuntut kemampuan siswa untuk menganalisis fenomena alam dan mengaitkannya dengan kehidupan sehari-hari.</w:t>
      </w:r>
    </w:p>
    <w:p w14:paraId="42EB83F3" w14:textId="0C86F256" w:rsidR="00F6009C" w:rsidRPr="00521370" w:rsidRDefault="005B4848" w:rsidP="00F47AAD">
      <w:pPr>
        <w:pStyle w:val="BodyText"/>
        <w:spacing w:line="276" w:lineRule="auto"/>
        <w:ind w:firstLine="426"/>
        <w:rPr>
          <w:lang w:val="id-ID"/>
        </w:rPr>
      </w:pPr>
      <w:r w:rsidRPr="00521370">
        <w:rPr>
          <w:lang w:val="id-ID"/>
        </w:rPr>
        <w:t>Anak muda hakikatnya mempunyai hasrat keingintahuan yang besar dan cenderung tertarik pada hal-hal yang baru serta menantang. Minat alami mereka terhadap permainan dapat dimanfaatkan oleh guru guna mengadakan kegiatan belajar mengajar yang lebih menarik dan efektif</w:t>
      </w:r>
      <w:r w:rsidR="00FA5227" w:rsidRPr="00521370">
        <w:rPr>
          <w:lang w:val="id-ID"/>
        </w:rPr>
        <w:t>.</w:t>
      </w:r>
      <w:r w:rsidRPr="00521370">
        <w:t xml:space="preserve"> </w:t>
      </w:r>
      <w:r w:rsidRPr="00521370">
        <w:rPr>
          <w:lang w:val="id-ID"/>
        </w:rPr>
        <w:t>Hal ini selaras dengan pandangan Dananjaya (2017), bahwa permainan dapat menjadi wadah yang sangat baik bagi aktivitas belajar siswa.</w:t>
      </w:r>
      <w:r w:rsidRPr="00521370">
        <w:t xml:space="preserve"> </w:t>
      </w:r>
      <w:r w:rsidRPr="00521370">
        <w:rPr>
          <w:lang w:val="id-ID"/>
        </w:rPr>
        <w:t>Dengan melibatkan diri dalam aktivitas pembelajaran, siswa secara aktif mengembangkan keterampilan kognitif, sosial, dan emosional seperti berpikir kritis, kemandirian, dan sikap demokratis. Dalam lingkungan belajar yang kondusif, proses internalisasi pengetahuan dan keterampilan akan berlangsung secara alami tanpa menimbulkan tekanan pada siswa.</w:t>
      </w:r>
    </w:p>
    <w:p w14:paraId="76809D4E" w14:textId="77D9C956" w:rsidR="00F03CE6" w:rsidRPr="00521370" w:rsidRDefault="005B4848" w:rsidP="00F47AAD">
      <w:pPr>
        <w:pStyle w:val="BodyText"/>
        <w:spacing w:line="276" w:lineRule="auto"/>
        <w:ind w:firstLine="426"/>
      </w:pPr>
      <w:r w:rsidRPr="00521370">
        <w:t>Permainan seperti monopoli dan ludo, yang sudah familiar bagi banyak remaja, dapat dijadikan sebagai contoh nyata bagaimana unsur permainan dapat diadaptasi untuk tujuan pembelajaran</w:t>
      </w:r>
      <w:r w:rsidR="00BD1006" w:rsidRPr="00521370">
        <w:t>. Penelitian sebelumnya oleh Sutriani dkk. (2018) telah meyakinkan apabila penerapan permainan monopoli dan ludo pada pelajaran Geografi mampu memaksimalkan minat belajar siswa. Oleh karena itu, Geo-Monopoli dan Geo-Ludo hadir sebagai inovasi baru dalam dunia pendidikan, khususnya dalam pembelajaran Geografi. Kedua media ini dirancang untuk menggabungkan unsur permainan yang menyenangkan dengan materi serius dari pelajaran, akibatnya diharapkan mampu memaksimalkan hasil belajar peserta didik.</w:t>
      </w:r>
    </w:p>
    <w:p w14:paraId="74B8973F" w14:textId="77777777" w:rsidR="00BD1006" w:rsidRPr="00521370" w:rsidRDefault="00BD1006" w:rsidP="00F47AAD">
      <w:pPr>
        <w:pStyle w:val="BodyText"/>
        <w:spacing w:line="276" w:lineRule="auto"/>
        <w:ind w:firstLine="426"/>
        <w:rPr>
          <w:lang w:val="id-ID"/>
        </w:rPr>
      </w:pPr>
      <w:r w:rsidRPr="00521370">
        <w:rPr>
          <w:lang w:val="id-ID"/>
        </w:rPr>
        <w:t xml:space="preserve">Permainan Monopoli dan Ludo dipilih karena memiliki potensi yang signifikan sebagai media pembelajaran dengan sejumlah keunggulannya. Monopoli, misalnya, dapat melatih siswa dalam pengambilan keputusan finansial, manajemen risiko, dan pemahaman konsep kepemilikan secara sederhana. Sementara itu, Ludo dapat meningkatkan kemampuan kognitif seperti konsentrasi, perencanaan, dan pengambilan giliran. Kedua permainan ini juga memiliki sifat timbal balik dan menghibur, akibatnya mampu memberikan motivasi pada siswa untuk terlibat secara dinamis selama kegiatan belajar mengajar. </w:t>
      </w:r>
    </w:p>
    <w:p w14:paraId="18721B91" w14:textId="1180CF90" w:rsidR="009E0AE2" w:rsidRPr="00521370" w:rsidRDefault="009E0AE2" w:rsidP="00F47AAD">
      <w:pPr>
        <w:pStyle w:val="BodyText"/>
        <w:spacing w:line="276" w:lineRule="auto"/>
        <w:ind w:firstLine="426"/>
        <w:rPr>
          <w:lang w:val="id-ID"/>
        </w:rPr>
      </w:pPr>
      <w:r w:rsidRPr="00521370">
        <w:rPr>
          <w:lang w:val="id-ID"/>
        </w:rPr>
        <w:t>Media pembelajaran Geo-Monopoli dalam penelitian ini dirancang dengan mengadaptasi format permainan Monopoli klasik, namun dengan modifikasi signifikan pada konten dan mekanisme</w:t>
      </w:r>
      <w:r w:rsidR="00DB325E">
        <w:rPr>
          <w:lang w:val="id-ID"/>
        </w:rPr>
        <w:t xml:space="preserve">nya agar selaras dengan materi </w:t>
      </w:r>
      <w:r w:rsidR="00DB325E">
        <w:t>L</w:t>
      </w:r>
      <w:r w:rsidR="00DB325E">
        <w:rPr>
          <w:lang w:val="id-ID"/>
        </w:rPr>
        <w:t xml:space="preserve">ingkungan </w:t>
      </w:r>
      <w:r w:rsidR="00DB325E">
        <w:t>G</w:t>
      </w:r>
      <w:r w:rsidR="00DB325E">
        <w:rPr>
          <w:lang w:val="id-ID"/>
        </w:rPr>
        <w:t>eosfer Fisikal Indonesia: Atmosfer dan H</w:t>
      </w:r>
      <w:r w:rsidRPr="00521370">
        <w:rPr>
          <w:lang w:val="id-ID"/>
        </w:rPr>
        <w:t xml:space="preserve">idrosfer. Perbedaan mendasar terletak pada penggantian fungsi kartu “Dana Umum” dan “Kesempatan”. Kartu “Dana Umum” diadaptasi selaku kartu soal yang berisikan pertanyaan-pertanyaan terkait materi </w:t>
      </w:r>
      <w:r w:rsidR="00DB325E" w:rsidRPr="00DB325E">
        <w:rPr>
          <w:lang w:val="id-ID"/>
        </w:rPr>
        <w:t>Lingkungan Geosfer Fisikal Indonesia: Atmosfer dan Hidrosfer</w:t>
      </w:r>
      <w:r w:rsidRPr="00521370">
        <w:rPr>
          <w:lang w:val="id-ID"/>
        </w:rPr>
        <w:t xml:space="preserve">. Peserta didik yang mendarat di petak “Dana Umum” wajib menjawab pertanyaan dalam waktu 15 detik. Kegagalan menjawab akan mengakibatkan pemain masuk ke petak “Penjara” </w:t>
      </w:r>
      <w:r w:rsidRPr="00521370">
        <w:t>dan</w:t>
      </w:r>
      <w:r w:rsidRPr="00521370">
        <w:rPr>
          <w:lang w:val="id-ID"/>
        </w:rPr>
        <w:t xml:space="preserve"> kehilangan kesempatan bermain satu kali. Sementara itu, pada kartu “Kesempatan” akan berisi berbagai hadiah, sebagai bentuk apresiasi positif bagi pemain.</w:t>
      </w:r>
    </w:p>
    <w:p w14:paraId="7E6530A4" w14:textId="49882AC4" w:rsidR="009E0AE2" w:rsidRPr="00521370" w:rsidRDefault="009E0AE2" w:rsidP="00F47AAD">
      <w:pPr>
        <w:pStyle w:val="BodyText"/>
        <w:spacing w:line="276" w:lineRule="auto"/>
        <w:ind w:firstLine="426"/>
        <w:rPr>
          <w:lang w:val="id-ID"/>
        </w:rPr>
      </w:pPr>
      <w:r w:rsidRPr="00521370">
        <w:rPr>
          <w:lang w:val="id-ID"/>
        </w:rPr>
        <w:t xml:space="preserve">Media pembelajaran Geo-Ludo, diadaptasi dari permainan Ludo konvensional, dimodifikasi dengan penambahan fitur-fitur yang relevan dengan materi </w:t>
      </w:r>
      <w:r w:rsidR="00DB325E" w:rsidRPr="00DB325E">
        <w:rPr>
          <w:lang w:val="id-ID"/>
        </w:rPr>
        <w:t>Lingkungan Geosfer Fisikal Indonesia: Atmosfer dan Hidrosfer</w:t>
      </w:r>
      <w:r w:rsidRPr="00521370">
        <w:rPr>
          <w:lang w:val="id-ID"/>
        </w:rPr>
        <w:t>.</w:t>
      </w:r>
      <w:r w:rsidRPr="00521370">
        <w:t xml:space="preserve"> P</w:t>
      </w:r>
      <w:r w:rsidRPr="00521370">
        <w:rPr>
          <w:lang w:val="id-ID"/>
        </w:rPr>
        <w:t xml:space="preserve">erbedaan signifikan terletak pada penambahan petak hujan dan bintang yang memberikan dimensi edukatif pada permainan. Petak bintang berfungsi sebagai petak “soal” dimana pemain yang mendarat di petak ini wajib menjawab pertanyaan dari bank kartu soal yang berkaitan dengan materi </w:t>
      </w:r>
      <w:r w:rsidR="00DB325E" w:rsidRPr="00DB325E">
        <w:rPr>
          <w:lang w:val="id-ID"/>
        </w:rPr>
        <w:t xml:space="preserve">Lingkungan Geosfer Fisikal Indonesia: Atmosfer dan Hidrosfer </w:t>
      </w:r>
      <w:r w:rsidRPr="00521370">
        <w:rPr>
          <w:lang w:val="id-ID"/>
        </w:rPr>
        <w:t>dalam batas waktu 15 detik. Apabila pemain gagal menjawab dengan benar atau melebihi batas waktu, pionnya akan kembali ke posisi start.</w:t>
      </w:r>
    </w:p>
    <w:p w14:paraId="1212F2F9" w14:textId="0DA294AA" w:rsidR="009E0AE2" w:rsidRPr="00521370" w:rsidRDefault="009E0AE2" w:rsidP="00F47AAD">
      <w:pPr>
        <w:pStyle w:val="BodyText"/>
        <w:spacing w:line="276" w:lineRule="auto"/>
        <w:ind w:firstLine="426"/>
        <w:rPr>
          <w:lang w:val="id-ID"/>
        </w:rPr>
      </w:pPr>
      <w:r w:rsidRPr="00521370">
        <w:rPr>
          <w:lang w:val="id-ID"/>
        </w:rPr>
        <w:t>Interaksi antar pemain terjadi ketika pion dari kelompok yang berbeda berada pada petak yang sama. Dalam kondisi ini, kecuali jika petak tersebut berwarna abu-abu, pion pemain yang lebih dulu berada di petak tersebut akan tersingkir dan kembali ke “rumah”. Petak hujan berfungsi sebagai petak “hadiah”, di mana pemain yang mendarat di petak ini akan menerima hadiah sebagai bentuk apresiasi positif. Kelompok yang pertama kali berhasil mengantarkan keempat pionnya ke petak finish dinyatakan sebagai pemenang.</w:t>
      </w:r>
    </w:p>
    <w:p w14:paraId="312DE432" w14:textId="22F67A43" w:rsidR="009E0AE2" w:rsidRPr="00521370" w:rsidRDefault="009E0AE2" w:rsidP="00F47AAD">
      <w:pPr>
        <w:pStyle w:val="BodyText"/>
        <w:spacing w:line="276" w:lineRule="auto"/>
        <w:ind w:firstLine="426"/>
      </w:pPr>
      <w:r w:rsidRPr="00521370">
        <w:rPr>
          <w:lang w:val="id-ID"/>
        </w:rPr>
        <w:t xml:space="preserve">MA Unggulan Alfa Salam sebagai lokasi uji coba media merupakan sekolah dengan basis pondok pesantren </w:t>
      </w:r>
      <w:r w:rsidRPr="00521370">
        <w:rPr>
          <w:lang w:val="id-ID"/>
        </w:rPr>
        <w:lastRenderedPageBreak/>
        <w:t xml:space="preserve">yang masih menggunakan kurikulum 2013. Hasil observasi terkait peserta didik MA Unggulan Alfa Salam diantaranya yaitu jumlah peserta didik yang benar-benar mengikuti pembelajaran setiap harinya sangat sedikit. Total peserta didik kelas X hanya terdiri atas 11 peserta didik, yang kemudian dibagi menjadi dua kelas, yaitu Kelas X – </w:t>
      </w:r>
      <w:r w:rsidRPr="00521370">
        <w:t>A (kelas laki-laki)</w:t>
      </w:r>
      <w:r w:rsidRPr="00521370">
        <w:rPr>
          <w:lang w:val="id-ID"/>
        </w:rPr>
        <w:t xml:space="preserve"> yang berisi 7 siswa dan Kelas X – B</w:t>
      </w:r>
      <w:r w:rsidRPr="00521370">
        <w:t xml:space="preserve"> (kelas perempuan</w:t>
      </w:r>
      <w:r w:rsidRPr="00521370">
        <w:rPr>
          <w:lang w:val="id-ID"/>
        </w:rPr>
        <w:t xml:space="preserve"> yang berisi 4 siswi</w:t>
      </w:r>
      <w:r w:rsidR="00D10475">
        <w:t>)</w:t>
      </w:r>
      <w:r w:rsidRPr="00521370">
        <w:rPr>
          <w:lang w:val="id-ID"/>
        </w:rPr>
        <w:t>.</w:t>
      </w:r>
      <w:r w:rsidRPr="00521370">
        <w:t xml:space="preserve"> </w:t>
      </w:r>
      <w:r w:rsidRPr="00521370">
        <w:rPr>
          <w:lang w:val="id-ID"/>
        </w:rPr>
        <w:t xml:space="preserve">Hal tersebut dikarenakan beberapa siswa dari kelas lain yang berasal dari pondok pesantren yang berbeda hanya akan datang saat melaksanakan </w:t>
      </w:r>
      <w:r w:rsidRPr="00521370">
        <w:t>penilaian</w:t>
      </w:r>
      <w:r w:rsidRPr="00521370">
        <w:rPr>
          <w:lang w:val="id-ID"/>
        </w:rPr>
        <w:t xml:space="preserve"> akhir semester</w:t>
      </w:r>
      <w:r w:rsidRPr="00521370">
        <w:t>.</w:t>
      </w:r>
    </w:p>
    <w:p w14:paraId="6C947477" w14:textId="0FC93C49" w:rsidR="006B5EF7" w:rsidRPr="00521370" w:rsidRDefault="006B5EF7" w:rsidP="00F47AAD">
      <w:pPr>
        <w:pStyle w:val="BodyText"/>
        <w:spacing w:line="276" w:lineRule="auto"/>
        <w:ind w:firstLine="426"/>
      </w:pPr>
      <w:r w:rsidRPr="00521370">
        <w:t>Berdasarkan pengamatan langsung di MA Unggulan Alfa Salam pada awal Mei 2025, khususnya di kelas X, ditemukan adanya permasalahan terkait rendahnya tingkat keaktifan siswa selama kegiatan belajar mengajar. Kecenderungan peserta didik yang pasif dan hanya mendengarkan menyebabkan proses pembelajaran berlangsung secara satu arah, dengan dominasi dari guru.</w:t>
      </w:r>
      <w:r w:rsidR="00BD2043" w:rsidRPr="00521370">
        <w:t xml:space="preserve"> Kondisi ini berdampak signifikan pada hasil belajar siswa, di mana hanya sekitar 50% dari jumlah siswa yang mampu mencapai Kriteria Ketuntasan Minimal (KKM) yang telah ditetapkan.</w:t>
      </w:r>
    </w:p>
    <w:p w14:paraId="361A7936" w14:textId="1CB44F79" w:rsidR="00BD2043" w:rsidRPr="00521370" w:rsidRDefault="00BD2043" w:rsidP="00F47AAD">
      <w:pPr>
        <w:pStyle w:val="BodyText"/>
        <w:spacing w:line="276" w:lineRule="auto"/>
        <w:ind w:firstLine="426"/>
      </w:pPr>
      <w:r w:rsidRPr="00521370">
        <w:t>Hal ini mengindikasikan adanya kebutuhan mendesak untuk menerapkan strategi pembelajaran yang lebih inovatif, salah satunya melalui penggunaan media pembelajaran yang beragam dan atraktif, guna menguatkan motivasi siswa dan hasil belajar secara seluruhnya. Selain itu, hasil observasi di MA Unggulan Alfa Salam menunjukkan adanya larangan membawa dan menggunakan gawai di lingkungan pondok pesantren, sehingga ketika diberlakukan pembelajaran berbasis permainan, diharapkan dapat membangkitkan peserta didik untuk aktif dalam proses pembelajaran yang berlangsung.</w:t>
      </w:r>
    </w:p>
    <w:p w14:paraId="4C59A894" w14:textId="24182EE4" w:rsidR="00BD2043" w:rsidRPr="00521370" w:rsidRDefault="00BD2043" w:rsidP="00F47AAD">
      <w:pPr>
        <w:pStyle w:val="BodyText"/>
        <w:spacing w:line="276" w:lineRule="auto"/>
        <w:ind w:firstLine="426"/>
      </w:pPr>
      <w:r w:rsidRPr="00521370">
        <w:t>Berdasarkan latar belakang tersebut peneliti tertarik untuk mengembangkan media pembelajaran permainan edukatif yang berbentuk Geo-Monopoli dan Geo-Ludo. Oleh karena itu, peneliti melakukan penelitian dengan judul “Pengembangan Media Pembelajaran Permainan Edukatif Berbentuk Geo-Monopoli dan Geo-Ludo pada Materi Lingkungan Geosfer Fisikal Indonesia: Atmosfer dan Hidrosfer”.</w:t>
      </w:r>
    </w:p>
    <w:p w14:paraId="375EE1F5" w14:textId="77777777" w:rsidR="00BA11DD" w:rsidRPr="00521370" w:rsidRDefault="00BA11DD" w:rsidP="00A7320D">
      <w:pPr>
        <w:pStyle w:val="BodyText"/>
        <w:spacing w:line="276" w:lineRule="auto"/>
        <w:ind w:firstLine="0"/>
        <w:rPr>
          <w:b/>
          <w:lang w:val="id-ID"/>
        </w:rPr>
      </w:pPr>
    </w:p>
    <w:p w14:paraId="4282D749" w14:textId="018AFD23" w:rsidR="00B84020" w:rsidRPr="00521370" w:rsidRDefault="00FE1766" w:rsidP="00A7320D">
      <w:pPr>
        <w:pStyle w:val="BodyText"/>
        <w:spacing w:line="276" w:lineRule="auto"/>
        <w:ind w:firstLine="0"/>
        <w:rPr>
          <w:b/>
          <w:lang w:val="id-ID"/>
        </w:rPr>
      </w:pPr>
      <w:r w:rsidRPr="00521370">
        <w:rPr>
          <w:b/>
          <w:lang w:val="id-ID"/>
        </w:rPr>
        <w:t>METODE</w:t>
      </w:r>
    </w:p>
    <w:p w14:paraId="137E6FCE" w14:textId="7CC507DD" w:rsidR="00BD2043" w:rsidRPr="00521370" w:rsidRDefault="00BD2043" w:rsidP="00025D19">
      <w:pPr>
        <w:pStyle w:val="BodyText"/>
        <w:spacing w:line="276" w:lineRule="auto"/>
        <w:ind w:firstLine="426"/>
        <w:rPr>
          <w:szCs w:val="24"/>
          <w:lang w:val="en-ID"/>
        </w:rPr>
      </w:pPr>
      <w:r w:rsidRPr="00521370">
        <w:rPr>
          <w:szCs w:val="24"/>
          <w:lang w:val="en-ID"/>
        </w:rPr>
        <w:t xml:space="preserve">Metode yang digunakan dalam penelitian ini adalah metode pengembangan atau </w:t>
      </w:r>
      <w:r w:rsidRPr="00521370">
        <w:rPr>
          <w:i/>
          <w:szCs w:val="24"/>
          <w:lang w:val="en-ID"/>
        </w:rPr>
        <w:t>Research</w:t>
      </w:r>
      <w:r w:rsidRPr="00521370">
        <w:rPr>
          <w:szCs w:val="24"/>
          <w:lang w:val="en-ID"/>
        </w:rPr>
        <w:t xml:space="preserve"> and </w:t>
      </w:r>
      <w:r w:rsidRPr="00521370">
        <w:rPr>
          <w:i/>
          <w:szCs w:val="24"/>
          <w:lang w:val="en-ID"/>
        </w:rPr>
        <w:t>Development</w:t>
      </w:r>
      <w:r w:rsidRPr="00521370">
        <w:rPr>
          <w:szCs w:val="24"/>
          <w:lang w:val="en-ID"/>
        </w:rPr>
        <w:t xml:space="preserve"> (R&amp;D). Penelitian ini mengadopsi model ADDIE (</w:t>
      </w:r>
      <w:r w:rsidRPr="00521370">
        <w:rPr>
          <w:i/>
          <w:szCs w:val="24"/>
          <w:lang w:val="en-ID"/>
        </w:rPr>
        <w:t xml:space="preserve">Analysis, Design, Development, Implementation, </w:t>
      </w:r>
      <w:proofErr w:type="gramStart"/>
      <w:r w:rsidRPr="00521370">
        <w:rPr>
          <w:i/>
          <w:szCs w:val="24"/>
          <w:lang w:val="en-ID"/>
        </w:rPr>
        <w:t>Evaluation</w:t>
      </w:r>
      <w:proofErr w:type="gramEnd"/>
      <w:r w:rsidRPr="00521370">
        <w:rPr>
          <w:szCs w:val="24"/>
          <w:lang w:val="en-ID"/>
        </w:rPr>
        <w:t xml:space="preserve">) yang dikembangkan oleh Branch (2009). Meskipun model ini memiliki </w:t>
      </w:r>
      <w:proofErr w:type="gramStart"/>
      <w:r w:rsidRPr="00521370">
        <w:rPr>
          <w:szCs w:val="24"/>
          <w:lang w:val="en-ID"/>
        </w:rPr>
        <w:t>lima</w:t>
      </w:r>
      <w:proofErr w:type="gramEnd"/>
      <w:r w:rsidRPr="00521370">
        <w:rPr>
          <w:szCs w:val="24"/>
          <w:lang w:val="en-ID"/>
        </w:rPr>
        <w:t xml:space="preserve"> tahapan, penelitian ini dibatasi hanya sampai tahap ketiga, yaitu </w:t>
      </w:r>
      <w:r w:rsidRPr="00521370">
        <w:rPr>
          <w:i/>
          <w:szCs w:val="24"/>
          <w:lang w:val="en-ID"/>
        </w:rPr>
        <w:t>Development</w:t>
      </w:r>
      <w:r w:rsidRPr="00521370">
        <w:rPr>
          <w:szCs w:val="24"/>
          <w:lang w:val="en-ID"/>
        </w:rPr>
        <w:t>.</w:t>
      </w:r>
    </w:p>
    <w:p w14:paraId="04D79DCC" w14:textId="37D8A1CD" w:rsidR="00AF1C97" w:rsidRPr="00521370" w:rsidRDefault="00AF1C97" w:rsidP="00025D19">
      <w:pPr>
        <w:pStyle w:val="BodyText"/>
        <w:spacing w:line="276" w:lineRule="auto"/>
        <w:ind w:firstLine="426"/>
        <w:rPr>
          <w:i/>
          <w:szCs w:val="24"/>
          <w:lang w:val="en-ID"/>
        </w:rPr>
      </w:pPr>
      <w:r w:rsidRPr="00521370">
        <w:rPr>
          <w:szCs w:val="24"/>
          <w:lang w:val="en-ID"/>
        </w:rPr>
        <w:t xml:space="preserve">Pada tahap analisis, prosedur yang dilakukan adalah menganalisis kebutuhan, menentukan solusi, dan mengidentifikasi sumber yang dibutuhkan. Pada tahap </w:t>
      </w:r>
      <w:r w:rsidRPr="00521370">
        <w:rPr>
          <w:szCs w:val="24"/>
          <w:lang w:val="en-ID"/>
        </w:rPr>
        <w:t xml:space="preserve">desain, prosedur yang dilakukan adalah </w:t>
      </w:r>
      <w:r w:rsidR="002D19F6" w:rsidRPr="00521370">
        <w:rPr>
          <w:szCs w:val="24"/>
          <w:lang w:val="en-ID"/>
        </w:rPr>
        <w:t>merancang desain produk dan membuat instrument. Terakhir, pada tahap pengembangan, prosedur yang dilakukan adalah membuat produk, memvalidasi produk, dan melakukan uji coba produk.</w:t>
      </w:r>
    </w:p>
    <w:p w14:paraId="1B51CA9B" w14:textId="750EC2BD" w:rsidR="008E7290" w:rsidRPr="00521370" w:rsidRDefault="00444E86" w:rsidP="00025D19">
      <w:pPr>
        <w:pStyle w:val="BodyText"/>
        <w:spacing w:line="276" w:lineRule="auto"/>
        <w:ind w:firstLine="426"/>
        <w:rPr>
          <w:szCs w:val="24"/>
        </w:rPr>
      </w:pPr>
      <w:r w:rsidRPr="00521370">
        <w:rPr>
          <w:szCs w:val="24"/>
          <w:lang w:val="id-ID"/>
        </w:rPr>
        <w:t xml:space="preserve">Data yang digunakan dalam penelitian ini adalah data primer dan data sekunder. Data primer dalam penelitian ini diperoleh </w:t>
      </w:r>
      <w:r w:rsidR="008E7290" w:rsidRPr="00521370">
        <w:rPr>
          <w:szCs w:val="24"/>
          <w:lang w:val="id-ID"/>
        </w:rPr>
        <w:t>melalui hasil observasi peserta didik, hasil kuesioner siswa, dan hasil validasi para ahli</w:t>
      </w:r>
      <w:r w:rsidRPr="00521370">
        <w:rPr>
          <w:szCs w:val="24"/>
          <w:lang w:val="id-ID"/>
        </w:rPr>
        <w:t>, sedangkan data sekunder diperoleh</w:t>
      </w:r>
      <w:r w:rsidR="008E7290" w:rsidRPr="00521370">
        <w:rPr>
          <w:szCs w:val="24"/>
        </w:rPr>
        <w:t xml:space="preserve"> dari</w:t>
      </w:r>
      <w:r w:rsidRPr="00521370">
        <w:rPr>
          <w:szCs w:val="24"/>
          <w:lang w:val="id-ID"/>
        </w:rPr>
        <w:t xml:space="preserve"> </w:t>
      </w:r>
      <w:r w:rsidR="008E7290" w:rsidRPr="00521370">
        <w:rPr>
          <w:szCs w:val="24"/>
          <w:lang w:val="id-ID"/>
        </w:rPr>
        <w:t>beragam sumber seperti be</w:t>
      </w:r>
      <w:r w:rsidR="008E7290" w:rsidRPr="00521370">
        <w:rPr>
          <w:szCs w:val="24"/>
        </w:rPr>
        <w:t>r</w:t>
      </w:r>
      <w:r w:rsidR="008E7290" w:rsidRPr="00521370">
        <w:rPr>
          <w:szCs w:val="24"/>
          <w:lang w:val="id-ID"/>
        </w:rPr>
        <w:t xml:space="preserve">ita, jurnal ilmiah, artikel, buku, modul pembelajaran peserta didik, dan laporan penelitian terdahulu. </w:t>
      </w:r>
      <w:r w:rsidR="008E7290" w:rsidRPr="00521370">
        <w:rPr>
          <w:szCs w:val="24"/>
        </w:rPr>
        <w:t>Subjek penelitian yang dipilih adalah subjek pengembangan dan subjek uji coba. Subjek pengembangan adalah validator, sedangkan subjek uji coba adalah siswa kelas X MA Unggulan Alfa Salam.</w:t>
      </w:r>
    </w:p>
    <w:p w14:paraId="08B8C4BD" w14:textId="52407CE9" w:rsidR="008E7290" w:rsidRPr="00521370" w:rsidRDefault="008E7290" w:rsidP="00025D19">
      <w:pPr>
        <w:pStyle w:val="BodyText"/>
        <w:spacing w:line="276" w:lineRule="auto"/>
        <w:ind w:firstLine="426"/>
        <w:rPr>
          <w:szCs w:val="24"/>
        </w:rPr>
      </w:pPr>
      <w:r w:rsidRPr="00521370">
        <w:rPr>
          <w:szCs w:val="24"/>
        </w:rPr>
        <w:t>Tempat penelitian berlokasi di MA Unggulan Alfa Salam yang terletak di Dusun Ciro Kulon, Desa Bakungtemenggungan, RT 20, RW 05, Kecamatan Balongbendo, Kabupaten Sidoarjo, Provinsi Jawa Timur.</w:t>
      </w:r>
      <w:r w:rsidRPr="00521370">
        <w:t xml:space="preserve"> </w:t>
      </w:r>
      <w:r w:rsidRPr="00521370">
        <w:rPr>
          <w:szCs w:val="24"/>
        </w:rPr>
        <w:t>Waktu penelitian dilakukan pada awal Bulan Mei hingga Agustus 2025.</w:t>
      </w:r>
    </w:p>
    <w:p w14:paraId="2BFDA8CF" w14:textId="484E802C" w:rsidR="00444E86" w:rsidRPr="00521370" w:rsidRDefault="004F6833" w:rsidP="00025D19">
      <w:pPr>
        <w:pStyle w:val="BodyText"/>
        <w:spacing w:line="276" w:lineRule="auto"/>
        <w:ind w:firstLine="426"/>
        <w:rPr>
          <w:szCs w:val="24"/>
        </w:rPr>
      </w:pPr>
      <w:r w:rsidRPr="00521370">
        <w:rPr>
          <w:szCs w:val="24"/>
        </w:rPr>
        <w:t>Teknik</w:t>
      </w:r>
      <w:r w:rsidR="00444E86" w:rsidRPr="00521370">
        <w:rPr>
          <w:szCs w:val="24"/>
          <w:lang w:val="id-ID"/>
        </w:rPr>
        <w:t xml:space="preserve"> pengumpulan data yang digunakan dalam</w:t>
      </w:r>
      <w:r w:rsidR="00DC72DC" w:rsidRPr="00521370">
        <w:rPr>
          <w:szCs w:val="24"/>
          <w:lang w:val="id-ID"/>
        </w:rPr>
        <w:t xml:space="preserve"> </w:t>
      </w:r>
      <w:r w:rsidR="00444E86" w:rsidRPr="00521370">
        <w:rPr>
          <w:szCs w:val="24"/>
          <w:lang w:val="id-ID"/>
        </w:rPr>
        <w:t>penelit</w:t>
      </w:r>
      <w:r w:rsidR="006576CD" w:rsidRPr="00521370">
        <w:rPr>
          <w:szCs w:val="24"/>
          <w:lang w:val="id-ID"/>
        </w:rPr>
        <w:t xml:space="preserve">ian ini adalah dengan melakukan </w:t>
      </w:r>
      <w:r w:rsidRPr="00521370">
        <w:rPr>
          <w:szCs w:val="24"/>
        </w:rPr>
        <w:t>angket dan observasi</w:t>
      </w:r>
      <w:r w:rsidR="00444E86" w:rsidRPr="00521370">
        <w:rPr>
          <w:szCs w:val="24"/>
          <w:lang w:val="id-ID"/>
        </w:rPr>
        <w:t>.</w:t>
      </w:r>
      <w:r w:rsidRPr="00521370">
        <w:rPr>
          <w:szCs w:val="24"/>
        </w:rPr>
        <w:t xml:space="preserve"> </w:t>
      </w:r>
      <w:r w:rsidR="00804229" w:rsidRPr="00521370">
        <w:rPr>
          <w:szCs w:val="24"/>
        </w:rPr>
        <w:t>Dipergunakan juga instrument pada penelitian ini dengan divalidasi melalui validitas konstruk.</w:t>
      </w:r>
      <w:r w:rsidR="00804229" w:rsidRPr="00521370">
        <w:t xml:space="preserve"> </w:t>
      </w:r>
      <w:r w:rsidR="00804229" w:rsidRPr="00521370">
        <w:rPr>
          <w:szCs w:val="24"/>
        </w:rPr>
        <w:t>Pada tahapan ini, peneliti meminta pertimbangan kepada Dosen Program Studi S1 Pendidikan Geografi, Universitas Negeri Surabaya yaitu Bapak Drs. Bambang Hariyanto, M.Pd. dan Ibu Dr. Muzayanah, S.T., M.T. untuk membantu dalam memvalidasi media permainan dan materi yang akan dipergunakan dalam penelitian.</w:t>
      </w:r>
    </w:p>
    <w:p w14:paraId="1D28E7AD" w14:textId="40D30738" w:rsidR="00D571A7" w:rsidRPr="00521370" w:rsidRDefault="00025D19" w:rsidP="001F3587">
      <w:pPr>
        <w:pStyle w:val="BodyText"/>
        <w:spacing w:line="276" w:lineRule="auto"/>
        <w:ind w:firstLine="426"/>
        <w:rPr>
          <w:szCs w:val="24"/>
        </w:rPr>
      </w:pPr>
      <w:r w:rsidRPr="00521370">
        <w:rPr>
          <w:szCs w:val="24"/>
          <w:lang w:val="id-ID"/>
        </w:rPr>
        <w:t xml:space="preserve">Teknik analisis data yang digunakan dalam penelitian ini adalah </w:t>
      </w:r>
      <w:r w:rsidR="00804229" w:rsidRPr="00521370">
        <w:rPr>
          <w:szCs w:val="24"/>
        </w:rPr>
        <w:t>uji kelayakan media dan uji respon siswa</w:t>
      </w:r>
      <w:r w:rsidR="00B40225" w:rsidRPr="00521370">
        <w:rPr>
          <w:szCs w:val="24"/>
          <w:lang w:val="id-ID"/>
        </w:rPr>
        <w:t>.</w:t>
      </w:r>
      <w:r w:rsidR="00804229" w:rsidRPr="00521370">
        <w:rPr>
          <w:szCs w:val="24"/>
        </w:rPr>
        <w:t xml:space="preserve"> Data yang diperlukan untuk uji kelayakan media diperoleh dari hasil pengisian lembar angket verifikasi oleh para ahli dengan tujuan untuk mengukur kelayakan media yang dikembangkan. Sedangkan data uji respon siswa didapatkan dari hasil pengisian lembar angket penilaian siswa </w:t>
      </w:r>
      <w:proofErr w:type="gramStart"/>
      <w:r w:rsidR="00804229" w:rsidRPr="00521370">
        <w:rPr>
          <w:szCs w:val="24"/>
        </w:rPr>
        <w:t>akan</w:t>
      </w:r>
      <w:proofErr w:type="gramEnd"/>
      <w:r w:rsidR="00804229" w:rsidRPr="00521370">
        <w:rPr>
          <w:szCs w:val="24"/>
        </w:rPr>
        <w:t xml:space="preserve"> media.</w:t>
      </w:r>
      <w:r w:rsidR="00804229" w:rsidRPr="00521370">
        <w:t xml:space="preserve"> </w:t>
      </w:r>
      <w:r w:rsidR="00804229" w:rsidRPr="00521370">
        <w:rPr>
          <w:szCs w:val="24"/>
        </w:rPr>
        <w:t>Produk media pembelajaran yang dikembangkan dapat dinyatakan layak apabila responden menilai bahwa produk tersebut dapat diterapkan di lapangan dan tingkat keberhasilannya tergolong baik.</w:t>
      </w:r>
    </w:p>
    <w:p w14:paraId="46A1A671" w14:textId="77777777" w:rsidR="001F3587" w:rsidRPr="00521370" w:rsidRDefault="001F3587" w:rsidP="001F3587">
      <w:pPr>
        <w:pStyle w:val="BodyText"/>
        <w:spacing w:line="276" w:lineRule="auto"/>
        <w:ind w:firstLine="426"/>
        <w:rPr>
          <w:szCs w:val="24"/>
          <w:lang w:val="id-ID"/>
        </w:rPr>
      </w:pPr>
    </w:p>
    <w:p w14:paraId="49380D75" w14:textId="11D913C4" w:rsidR="008A4955" w:rsidRPr="00521370" w:rsidRDefault="008A4955" w:rsidP="00A7320D">
      <w:pPr>
        <w:pStyle w:val="BodyText"/>
        <w:spacing w:line="276" w:lineRule="auto"/>
        <w:ind w:firstLine="0"/>
        <w:rPr>
          <w:b/>
        </w:rPr>
      </w:pPr>
      <w:r w:rsidRPr="00521370">
        <w:rPr>
          <w:b/>
          <w:lang w:val="id-ID"/>
        </w:rPr>
        <w:t>HASIL DAN PEMBAHASAN</w:t>
      </w:r>
    </w:p>
    <w:p w14:paraId="0669186D" w14:textId="5A76A4EF" w:rsidR="00153E72" w:rsidRPr="00521370" w:rsidRDefault="00FE1766" w:rsidP="00FE1766">
      <w:pPr>
        <w:pStyle w:val="BodyText"/>
        <w:spacing w:line="276" w:lineRule="auto"/>
        <w:ind w:firstLine="0"/>
        <w:rPr>
          <w:b/>
          <w:bCs/>
          <w:szCs w:val="24"/>
        </w:rPr>
      </w:pPr>
      <w:r w:rsidRPr="00521370">
        <w:rPr>
          <w:b/>
          <w:bCs/>
          <w:szCs w:val="24"/>
        </w:rPr>
        <w:t>Hasil Penelitian</w:t>
      </w:r>
    </w:p>
    <w:p w14:paraId="2E14704E" w14:textId="1FE6EAE8" w:rsidR="006B6151" w:rsidRPr="00521370" w:rsidRDefault="006B6151" w:rsidP="00FE1766">
      <w:pPr>
        <w:pStyle w:val="BodyText"/>
        <w:spacing w:line="276" w:lineRule="auto"/>
        <w:ind w:firstLine="0"/>
        <w:rPr>
          <w:b/>
          <w:bCs/>
        </w:rPr>
      </w:pPr>
      <w:r w:rsidRPr="00521370">
        <w:rPr>
          <w:b/>
          <w:bCs/>
          <w:szCs w:val="24"/>
        </w:rPr>
        <w:t>Tahap Analisis</w:t>
      </w:r>
    </w:p>
    <w:p w14:paraId="2DD454EC" w14:textId="45CAA1DF" w:rsidR="00835DBD" w:rsidRPr="00521370" w:rsidRDefault="00835DBD" w:rsidP="00835DBD">
      <w:pPr>
        <w:pStyle w:val="BodyText"/>
        <w:spacing w:line="276" w:lineRule="auto"/>
        <w:ind w:firstLine="284"/>
        <w:rPr>
          <w:bCs/>
        </w:rPr>
      </w:pPr>
      <w:r w:rsidRPr="00521370">
        <w:rPr>
          <w:bCs/>
        </w:rPr>
        <w:t xml:space="preserve">Tahap analisis diawali dengan melakukan analisis kebutuhan. Observasi awal yang dilakukan di kelas X MA Unggulan Alfa Salam menunjukkan adanya kebutuhan mendesak untuk inovasi dalam pembelajaran geografi. Proses belajar-mengajar masih dominan menggunakan metode konvensional yang hanya berfokus pada buku teks </w:t>
      </w:r>
      <w:r w:rsidRPr="00521370">
        <w:rPr>
          <w:bCs/>
        </w:rPr>
        <w:lastRenderedPageBreak/>
        <w:t>dan penjelasan guru.</w:t>
      </w:r>
      <w:r w:rsidRPr="00521370">
        <w:t xml:space="preserve"> </w:t>
      </w:r>
      <w:r w:rsidRPr="00521370">
        <w:rPr>
          <w:bCs/>
        </w:rPr>
        <w:t>Analisis lebih lanjut menemukan kebutuhan spesifik yang harus dipenuhi oleh media pembelajaran. Selain harus inovatif, media tersebut harus dapat digunakan tanpa memerlukan koneksi internet atau gawai, mengingat adanya kebijakan sekolah yang melarang penggunaan perangkat tersebut di kelas.</w:t>
      </w:r>
      <w:r w:rsidRPr="00521370">
        <w:t xml:space="preserve"> </w:t>
      </w:r>
      <w:r w:rsidRPr="00521370">
        <w:rPr>
          <w:bCs/>
        </w:rPr>
        <w:t>Oleh karena itu, diperlukan suatu produk yang mampu mengatasi masalah motivasi belajar dan pemahaman siswa, sekaligus dapat digunakan secara luring tanpa bergantung pada gawai.</w:t>
      </w:r>
    </w:p>
    <w:p w14:paraId="6398549F" w14:textId="7EEC203B" w:rsidR="00835DBD" w:rsidRPr="00521370" w:rsidRDefault="00835DBD" w:rsidP="00835DBD">
      <w:pPr>
        <w:pStyle w:val="BodyText"/>
        <w:spacing w:line="276" w:lineRule="auto"/>
        <w:ind w:firstLine="284"/>
        <w:rPr>
          <w:bCs/>
        </w:rPr>
      </w:pPr>
      <w:r w:rsidRPr="00521370">
        <w:rPr>
          <w:bCs/>
        </w:rPr>
        <w:t>Tahap analisis yang kedua adalah menentukan solusi.</w:t>
      </w:r>
      <w:r w:rsidRPr="00521370">
        <w:t xml:space="preserve"> </w:t>
      </w:r>
      <w:r w:rsidRPr="00521370">
        <w:rPr>
          <w:bCs/>
        </w:rPr>
        <w:t>Pengembangan media Geo-Monopoli dan Geo-Ludo diusulkan sebagai solusi untuk mengatasi permasalahan tersebut. Kedua media ini dirancang untuk memfasilitasi pemahaman mendalam siswa terhadap materi Lingkungan Geosfer Fisikal Indonesia: Atmosfer dan Hidrosfer, yang secara konvensional sering dianggap sulit. Keunggulan utama dari media ini adalah kemampuannya untuk digunakan secara luring tanpa memerlukan koneksi internet atau gawai, sehingga media ini tidak hanya relevan tetapi juga sejalan dengan kebijakan sekolah yang melarang penggunaan gawai di kelas.</w:t>
      </w:r>
    </w:p>
    <w:p w14:paraId="1462A748" w14:textId="728DCCF3" w:rsidR="00E758EE" w:rsidRPr="00521370" w:rsidRDefault="00835DBD" w:rsidP="00E758EE">
      <w:pPr>
        <w:pStyle w:val="BodyText"/>
        <w:spacing w:line="276" w:lineRule="auto"/>
        <w:ind w:firstLine="284"/>
        <w:rPr>
          <w:bCs/>
        </w:rPr>
      </w:pPr>
      <w:r w:rsidRPr="00521370">
        <w:rPr>
          <w:bCs/>
        </w:rPr>
        <w:t>Tahap analisis yang terakhir adalah mengidentifikasi sumber yang dibutuhkan.</w:t>
      </w:r>
      <w:r w:rsidR="0045639B" w:rsidRPr="00521370">
        <w:t xml:space="preserve"> </w:t>
      </w:r>
      <w:r w:rsidR="0045639B" w:rsidRPr="00521370">
        <w:rPr>
          <w:bCs/>
        </w:rPr>
        <w:t xml:space="preserve">Dalam tahapan penelitian ini, peneliti melakukan identifikasi terhadap beberapa sumber daya utama yang diperlukan untuk pengembangan produk. Sumber daya ini mencakup sumber daya manusia, sumber daya waktu, dan sumber </w:t>
      </w:r>
      <w:proofErr w:type="gramStart"/>
      <w:r w:rsidR="0045639B" w:rsidRPr="00521370">
        <w:rPr>
          <w:bCs/>
        </w:rPr>
        <w:t>dana</w:t>
      </w:r>
      <w:proofErr w:type="gramEnd"/>
      <w:r w:rsidR="0045639B" w:rsidRPr="00521370">
        <w:rPr>
          <w:bCs/>
        </w:rPr>
        <w:t>.</w:t>
      </w:r>
    </w:p>
    <w:p w14:paraId="08DAB5B0" w14:textId="2634A8C8" w:rsidR="00153E72" w:rsidRPr="00521370" w:rsidRDefault="0045639B" w:rsidP="00FE1766">
      <w:pPr>
        <w:pStyle w:val="BodyText"/>
        <w:spacing w:line="276" w:lineRule="auto"/>
        <w:ind w:firstLine="0"/>
        <w:rPr>
          <w:b/>
          <w:bCs/>
        </w:rPr>
      </w:pPr>
      <w:bookmarkStart w:id="1" w:name="_Hlk166563095"/>
      <w:r w:rsidRPr="00521370">
        <w:rPr>
          <w:b/>
          <w:bCs/>
        </w:rPr>
        <w:t>Tahap Desain</w:t>
      </w:r>
    </w:p>
    <w:p w14:paraId="4B79EFF9" w14:textId="69EEDDB6" w:rsidR="00E758EE" w:rsidRPr="00521370" w:rsidRDefault="00E758EE" w:rsidP="00E758EE">
      <w:pPr>
        <w:pStyle w:val="BodyText"/>
        <w:spacing w:line="276" w:lineRule="auto"/>
        <w:ind w:firstLine="284"/>
        <w:rPr>
          <w:bCs/>
        </w:rPr>
      </w:pPr>
      <w:r w:rsidRPr="00521370">
        <w:rPr>
          <w:bCs/>
        </w:rPr>
        <w:t xml:space="preserve">Tahap desain terdiri dari </w:t>
      </w:r>
      <w:r w:rsidR="00AA7A40" w:rsidRPr="00521370">
        <w:rPr>
          <w:bCs/>
        </w:rPr>
        <w:t>tiga</w:t>
      </w:r>
      <w:r w:rsidRPr="00521370">
        <w:rPr>
          <w:bCs/>
        </w:rPr>
        <w:t xml:space="preserve"> tahap. Tahap yang pertama adalah perancangan desain produk.</w:t>
      </w:r>
      <w:r w:rsidRPr="00521370">
        <w:t xml:space="preserve"> </w:t>
      </w:r>
      <w:r w:rsidRPr="00521370">
        <w:rPr>
          <w:bCs/>
        </w:rPr>
        <w:t xml:space="preserve">Tahap ini menghasilkan ide untuk mengembangkan media Geo-Monopoli dan Geo-Ludo yang </w:t>
      </w:r>
      <w:proofErr w:type="gramStart"/>
      <w:r w:rsidRPr="00521370">
        <w:rPr>
          <w:bCs/>
        </w:rPr>
        <w:t>akan</w:t>
      </w:r>
      <w:proofErr w:type="gramEnd"/>
      <w:r w:rsidRPr="00521370">
        <w:rPr>
          <w:bCs/>
        </w:rPr>
        <w:t xml:space="preserve"> digunakan oleh siswa kelas X di MA Unggulan Alfa Salam. Media yang dibuat berbentuk papan berukuran 100 cm x 100 cm dengan desain yang menarik. Dalam tahap ini, peneliti mulai merancang desain awal untuk papan media, kartu soal, kartu materi, serta komponen pelengkap lainnya. Tahap yang kedua adalah pembuatan instrument validasi. Dalam penelitian ini, instrumen validasi yang digunakan terdiri dari dua jenis, yaitu instrumen untuk ahli media dan ahli materi. </w:t>
      </w:r>
    </w:p>
    <w:p w14:paraId="09B0D470" w14:textId="74C06819" w:rsidR="00835DBD" w:rsidRPr="00521370" w:rsidRDefault="00E758EE" w:rsidP="00FE1766">
      <w:pPr>
        <w:pStyle w:val="BodyText"/>
        <w:spacing w:line="276" w:lineRule="auto"/>
        <w:ind w:firstLine="0"/>
        <w:rPr>
          <w:b/>
          <w:bCs/>
        </w:rPr>
      </w:pPr>
      <w:r w:rsidRPr="00521370">
        <w:rPr>
          <w:b/>
          <w:bCs/>
        </w:rPr>
        <w:t>Tahap Pengembangan</w:t>
      </w:r>
    </w:p>
    <w:p w14:paraId="7B011CF2" w14:textId="54F8645D" w:rsidR="00E758EE" w:rsidRPr="00521370" w:rsidRDefault="00E758EE" w:rsidP="00AA7A40">
      <w:pPr>
        <w:pStyle w:val="BodyText"/>
        <w:spacing w:line="276" w:lineRule="auto"/>
        <w:ind w:firstLine="284"/>
        <w:rPr>
          <w:bCs/>
        </w:rPr>
      </w:pPr>
      <w:r w:rsidRPr="00521370">
        <w:rPr>
          <w:bCs/>
        </w:rPr>
        <w:t xml:space="preserve">Tahap pengembangan terbagi menjadi </w:t>
      </w:r>
      <w:r w:rsidR="00AA7A40" w:rsidRPr="00521370">
        <w:rPr>
          <w:bCs/>
        </w:rPr>
        <w:t>empat</w:t>
      </w:r>
      <w:r w:rsidRPr="00521370">
        <w:rPr>
          <w:bCs/>
        </w:rPr>
        <w:t xml:space="preserve"> tahap. Tahap yang pertama adalah pembuatan produk permainan edukatif Geo-Monopoli dan Geo-Ludo. Tahap </w:t>
      </w:r>
      <w:r w:rsidR="00AA7A40" w:rsidRPr="00521370">
        <w:rPr>
          <w:bCs/>
        </w:rPr>
        <w:t>kedua</w:t>
      </w:r>
      <w:r w:rsidRPr="00521370">
        <w:rPr>
          <w:bCs/>
        </w:rPr>
        <w:t xml:space="preserve"> adalah validasi produk. Validasi produk oleh para ahli dilakukan untuk mengukur kelayakan media pembelajaran yang telah dikembangkan. Penilaian ini berfokus pada dua aspek utama, yaitu validasi ahli media pembelajaran dan validasi ahli materi. Dosen ahli yang peneliti pilih adalah dosen dari Program Studi S1 Pendidikan Geografi, yaitu Bapak Drs. Bambang Hariyanto, M.Pd. dan Ibu Dr. Muzayanah, S.T., M.T.</w:t>
      </w:r>
    </w:p>
    <w:p w14:paraId="593DB39D" w14:textId="4EA3CF2A" w:rsidR="006E1BF3" w:rsidRPr="00521370" w:rsidRDefault="00987815" w:rsidP="00DB325E">
      <w:pPr>
        <w:pStyle w:val="BodyText"/>
        <w:spacing w:line="276" w:lineRule="auto"/>
        <w:ind w:firstLine="0"/>
        <w:jc w:val="center"/>
        <w:rPr>
          <w:bCs/>
        </w:rPr>
      </w:pPr>
      <w:r w:rsidRPr="00521370">
        <w:rPr>
          <w:bCs/>
          <w:noProof/>
        </w:rPr>
        <w:drawing>
          <wp:inline distT="0" distB="0" distL="0" distR="0" wp14:anchorId="1A95F2BD" wp14:editId="2DDB5DBB">
            <wp:extent cx="2413058" cy="1800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3058" cy="1800000"/>
                    </a:xfrm>
                    <a:prstGeom prst="rect">
                      <a:avLst/>
                    </a:prstGeom>
                    <a:noFill/>
                  </pic:spPr>
                </pic:pic>
              </a:graphicData>
            </a:graphic>
          </wp:inline>
        </w:drawing>
      </w:r>
    </w:p>
    <w:p w14:paraId="3CC3B317" w14:textId="1A3BC430" w:rsidR="00987815" w:rsidRPr="00521370" w:rsidRDefault="00987815" w:rsidP="00AA7A40">
      <w:pPr>
        <w:pStyle w:val="BodyText"/>
        <w:spacing w:line="276" w:lineRule="auto"/>
        <w:ind w:firstLine="0"/>
        <w:jc w:val="center"/>
        <w:rPr>
          <w:bCs/>
        </w:rPr>
      </w:pPr>
      <w:r w:rsidRPr="00521370">
        <w:rPr>
          <w:bCs/>
        </w:rPr>
        <w:t>Tabel 4.1</w:t>
      </w:r>
      <w:r w:rsidR="00DB325E">
        <w:rPr>
          <w:bCs/>
        </w:rPr>
        <w:t xml:space="preserve"> </w:t>
      </w:r>
      <w:r w:rsidR="00AA7A40" w:rsidRPr="00521370">
        <w:rPr>
          <w:bCs/>
        </w:rPr>
        <w:t>Hasil Rata-Rata Validasi Para Ahli</w:t>
      </w:r>
    </w:p>
    <w:p w14:paraId="09C1E931" w14:textId="18216B22" w:rsidR="00AA7A40" w:rsidRPr="00521370" w:rsidRDefault="00AA7A40" w:rsidP="00AA7A40">
      <w:pPr>
        <w:pStyle w:val="BodyText"/>
        <w:spacing w:line="276" w:lineRule="auto"/>
        <w:ind w:firstLine="0"/>
        <w:jc w:val="center"/>
        <w:rPr>
          <w:bCs/>
          <w:i/>
        </w:rPr>
      </w:pPr>
      <w:r w:rsidRPr="00521370">
        <w:rPr>
          <w:bCs/>
          <w:i/>
        </w:rPr>
        <w:t>(Sumber: Data Primer yang diolah, 2025)</w:t>
      </w:r>
    </w:p>
    <w:p w14:paraId="3F809F24" w14:textId="1581A748" w:rsidR="00DB325E" w:rsidRDefault="00AA7A40" w:rsidP="00DB325E">
      <w:pPr>
        <w:pStyle w:val="BodyText"/>
        <w:spacing w:line="276" w:lineRule="auto"/>
        <w:ind w:firstLine="284"/>
        <w:rPr>
          <w:bCs/>
        </w:rPr>
      </w:pPr>
      <w:r w:rsidRPr="00521370">
        <w:rPr>
          <w:bCs/>
        </w:rPr>
        <w:t>Berdasarkan tabel 4.1, hasil validasi yang diperoleh dari validator mengindikasikan bahwa media dan materi yang digunakan dalam permainan Geo-Monopoli dan Geo-Ludo sangat layak untuk digunakan.</w:t>
      </w:r>
      <w:r w:rsidR="00DB325E">
        <w:rPr>
          <w:bCs/>
        </w:rPr>
        <w:t xml:space="preserve"> </w:t>
      </w:r>
      <w:r w:rsidRPr="00521370">
        <w:rPr>
          <w:bCs/>
        </w:rPr>
        <w:t xml:space="preserve">Tahap yang </w:t>
      </w:r>
      <w:r w:rsidR="00BC63DC" w:rsidRPr="00521370">
        <w:rPr>
          <w:bCs/>
        </w:rPr>
        <w:t>selanjutnya</w:t>
      </w:r>
      <w:r w:rsidRPr="00521370">
        <w:rPr>
          <w:bCs/>
        </w:rPr>
        <w:t xml:space="preserve"> adalah revisi produk.</w:t>
      </w:r>
      <w:r w:rsidRPr="00521370">
        <w:t xml:space="preserve"> </w:t>
      </w:r>
      <w:r w:rsidR="00BC63DC" w:rsidRPr="00521370">
        <w:rPr>
          <w:bCs/>
        </w:rPr>
        <w:t xml:space="preserve">Berdasarkan hasil validasi, </w:t>
      </w:r>
      <w:r w:rsidRPr="00521370">
        <w:rPr>
          <w:bCs/>
        </w:rPr>
        <w:t xml:space="preserve">masih </w:t>
      </w:r>
      <w:r w:rsidR="00BC63DC" w:rsidRPr="00521370">
        <w:rPr>
          <w:bCs/>
        </w:rPr>
        <w:t>terdapat</w:t>
      </w:r>
      <w:r w:rsidRPr="00521370">
        <w:rPr>
          <w:bCs/>
        </w:rPr>
        <w:t xml:space="preserve"> beberapa komponen yang harus direvisi oleh peneliti</w:t>
      </w:r>
      <w:r w:rsidR="00BC63DC" w:rsidRPr="00521370">
        <w:rPr>
          <w:bCs/>
        </w:rPr>
        <w:t xml:space="preserve">. </w:t>
      </w:r>
    </w:p>
    <w:p w14:paraId="29FB3F7D" w14:textId="74CBE999" w:rsidR="00DB325E" w:rsidRDefault="00DB325E" w:rsidP="00DB325E">
      <w:pPr>
        <w:pStyle w:val="BodyText"/>
        <w:spacing w:line="276" w:lineRule="auto"/>
        <w:ind w:firstLine="284"/>
        <w:jc w:val="center"/>
        <w:rPr>
          <w:bCs/>
        </w:rPr>
      </w:pPr>
      <w:r>
        <w:rPr>
          <w:bCs/>
          <w:noProof/>
        </w:rPr>
        <w:drawing>
          <wp:inline distT="0" distB="0" distL="0" distR="0" wp14:anchorId="254D1E3C" wp14:editId="6255E1D9">
            <wp:extent cx="216000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pic:spPr>
                </pic:pic>
              </a:graphicData>
            </a:graphic>
          </wp:inline>
        </w:drawing>
      </w:r>
    </w:p>
    <w:p w14:paraId="13C63D2B" w14:textId="404D1F88" w:rsidR="00DB325E" w:rsidRDefault="00DB325E" w:rsidP="00DB325E">
      <w:pPr>
        <w:pStyle w:val="BodyText"/>
        <w:spacing w:line="276" w:lineRule="auto"/>
        <w:ind w:firstLine="284"/>
        <w:jc w:val="center"/>
        <w:rPr>
          <w:bCs/>
        </w:rPr>
      </w:pPr>
      <w:r>
        <w:rPr>
          <w:bCs/>
        </w:rPr>
        <w:t xml:space="preserve">Gambar 4.1 </w:t>
      </w:r>
      <w:r w:rsidR="008878C6">
        <w:rPr>
          <w:bCs/>
        </w:rPr>
        <w:t xml:space="preserve">Hasil Akhir Desain </w:t>
      </w:r>
      <w:r>
        <w:rPr>
          <w:bCs/>
        </w:rPr>
        <w:t>Papan Permainan Edukatif Geo-Monopoli</w:t>
      </w:r>
    </w:p>
    <w:p w14:paraId="2594EDD5" w14:textId="7C2A73CE" w:rsidR="00DB325E" w:rsidRDefault="00DB325E" w:rsidP="00DB325E">
      <w:pPr>
        <w:pStyle w:val="BodyText"/>
        <w:spacing w:line="276" w:lineRule="auto"/>
        <w:ind w:firstLine="284"/>
        <w:jc w:val="center"/>
        <w:rPr>
          <w:bCs/>
        </w:rPr>
      </w:pPr>
      <w:r>
        <w:rPr>
          <w:bCs/>
        </w:rPr>
        <w:t>(</w:t>
      </w:r>
      <w:r w:rsidRPr="00DB325E">
        <w:rPr>
          <w:bCs/>
          <w:i/>
        </w:rPr>
        <w:t>Sumber:</w:t>
      </w:r>
      <w:r>
        <w:rPr>
          <w:bCs/>
          <w:i/>
        </w:rPr>
        <w:t xml:space="preserve"> Inovasi Penulis, 2025</w:t>
      </w:r>
      <w:r>
        <w:rPr>
          <w:bCs/>
        </w:rPr>
        <w:t>)</w:t>
      </w:r>
    </w:p>
    <w:p w14:paraId="03A98F0A" w14:textId="77777777" w:rsidR="00DB325E" w:rsidRDefault="00DB325E" w:rsidP="00DB325E">
      <w:pPr>
        <w:pStyle w:val="BodyText"/>
        <w:spacing w:line="276" w:lineRule="auto"/>
        <w:ind w:firstLine="284"/>
        <w:jc w:val="center"/>
        <w:rPr>
          <w:bCs/>
        </w:rPr>
      </w:pPr>
    </w:p>
    <w:p w14:paraId="6983C7FC" w14:textId="52C7F057" w:rsidR="00DB325E" w:rsidRDefault="00DB325E" w:rsidP="00DB325E">
      <w:pPr>
        <w:pStyle w:val="BodyText"/>
        <w:spacing w:line="276" w:lineRule="auto"/>
        <w:ind w:firstLine="284"/>
        <w:jc w:val="center"/>
        <w:rPr>
          <w:bCs/>
        </w:rPr>
      </w:pPr>
      <w:r>
        <w:rPr>
          <w:bCs/>
          <w:noProof/>
        </w:rPr>
        <w:drawing>
          <wp:inline distT="0" distB="0" distL="0" distR="0" wp14:anchorId="1C4B82D6" wp14:editId="3BE168C9">
            <wp:extent cx="2263918" cy="216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3918" cy="2160000"/>
                    </a:xfrm>
                    <a:prstGeom prst="rect">
                      <a:avLst/>
                    </a:prstGeom>
                    <a:noFill/>
                  </pic:spPr>
                </pic:pic>
              </a:graphicData>
            </a:graphic>
          </wp:inline>
        </w:drawing>
      </w:r>
    </w:p>
    <w:p w14:paraId="517DBB77" w14:textId="4BB80392" w:rsidR="00DB325E" w:rsidRDefault="00DB325E" w:rsidP="00DB325E">
      <w:pPr>
        <w:pStyle w:val="BodyText"/>
        <w:spacing w:line="276" w:lineRule="auto"/>
        <w:ind w:firstLine="284"/>
        <w:jc w:val="center"/>
        <w:rPr>
          <w:bCs/>
        </w:rPr>
      </w:pPr>
      <w:r>
        <w:rPr>
          <w:bCs/>
        </w:rPr>
        <w:t xml:space="preserve">Gambar 4.2 </w:t>
      </w:r>
      <w:r w:rsidR="008878C6">
        <w:rPr>
          <w:bCs/>
        </w:rPr>
        <w:t xml:space="preserve">Hasil Akhir Desain </w:t>
      </w:r>
      <w:r>
        <w:rPr>
          <w:bCs/>
        </w:rPr>
        <w:t>Papan Permainan Edukatif Geo-Ludo</w:t>
      </w:r>
    </w:p>
    <w:p w14:paraId="35367482" w14:textId="6D6DC836" w:rsidR="00DB325E" w:rsidRPr="00DB325E" w:rsidRDefault="00DB325E" w:rsidP="008878C6">
      <w:pPr>
        <w:pStyle w:val="BodyText"/>
        <w:spacing w:line="276" w:lineRule="auto"/>
        <w:ind w:firstLine="284"/>
        <w:jc w:val="center"/>
        <w:rPr>
          <w:bCs/>
        </w:rPr>
      </w:pPr>
      <w:r>
        <w:rPr>
          <w:bCs/>
        </w:rPr>
        <w:t>(</w:t>
      </w:r>
      <w:r w:rsidRPr="00DB325E">
        <w:rPr>
          <w:bCs/>
          <w:i/>
        </w:rPr>
        <w:t>Sumber: Inovasi Penulis, 2025</w:t>
      </w:r>
      <w:r>
        <w:rPr>
          <w:bCs/>
        </w:rPr>
        <w:t>)</w:t>
      </w:r>
    </w:p>
    <w:p w14:paraId="7680E381" w14:textId="4465EEA9" w:rsidR="006F1467" w:rsidRPr="00521370" w:rsidRDefault="00BC63DC" w:rsidP="00DB325E">
      <w:pPr>
        <w:pStyle w:val="BodyText"/>
        <w:spacing w:line="276" w:lineRule="auto"/>
        <w:ind w:firstLine="284"/>
        <w:rPr>
          <w:bCs/>
        </w:rPr>
      </w:pPr>
      <w:r w:rsidRPr="00521370">
        <w:rPr>
          <w:bCs/>
        </w:rPr>
        <w:lastRenderedPageBreak/>
        <w:t>Setelah proses revisi selesai, tahap terakhir adalah melakukan uji coba produk.</w:t>
      </w:r>
      <w:r w:rsidRPr="00521370">
        <w:t xml:space="preserve"> </w:t>
      </w:r>
      <w:r w:rsidRPr="00521370">
        <w:rPr>
          <w:bCs/>
        </w:rPr>
        <w:t xml:space="preserve">Dalam uji coba penggunaan media, empat siswa kelas X-A MA Unggulan Alfa Salam bertindak sebagai responden. Uji coba ini bertujuan untuk mendapatkan penilaian siswa terhadap penggunaan media Geo-Monopoli. </w:t>
      </w:r>
    </w:p>
    <w:p w14:paraId="536ECBC0" w14:textId="6C91CDED" w:rsidR="006F1467" w:rsidRPr="00521370" w:rsidRDefault="006F1467" w:rsidP="00DB325E">
      <w:pPr>
        <w:pStyle w:val="BodyText"/>
        <w:spacing w:line="276" w:lineRule="auto"/>
        <w:ind w:firstLine="0"/>
        <w:jc w:val="center"/>
        <w:rPr>
          <w:bCs/>
        </w:rPr>
      </w:pPr>
      <w:r w:rsidRPr="00521370">
        <w:rPr>
          <w:bCs/>
          <w:noProof/>
        </w:rPr>
        <w:drawing>
          <wp:inline distT="0" distB="0" distL="0" distR="0" wp14:anchorId="28021490" wp14:editId="482DA5BB">
            <wp:extent cx="2306268"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6268" cy="1800000"/>
                    </a:xfrm>
                    <a:prstGeom prst="rect">
                      <a:avLst/>
                    </a:prstGeom>
                    <a:noFill/>
                  </pic:spPr>
                </pic:pic>
              </a:graphicData>
            </a:graphic>
          </wp:inline>
        </w:drawing>
      </w:r>
    </w:p>
    <w:p w14:paraId="5C01B8AB" w14:textId="0DC16E2B" w:rsidR="006F1467" w:rsidRPr="00521370" w:rsidRDefault="006F1467" w:rsidP="006F1467">
      <w:pPr>
        <w:pStyle w:val="BodyText"/>
        <w:spacing w:line="276" w:lineRule="auto"/>
        <w:ind w:firstLine="0"/>
        <w:jc w:val="center"/>
        <w:rPr>
          <w:bCs/>
        </w:rPr>
      </w:pPr>
      <w:r w:rsidRPr="00521370">
        <w:rPr>
          <w:bCs/>
        </w:rPr>
        <w:t>Tabel 4.2 Hasil Rata-Rata Angket Uji Coba</w:t>
      </w:r>
    </w:p>
    <w:p w14:paraId="54C2A0F0" w14:textId="49165734" w:rsidR="006F1467" w:rsidRPr="00521370" w:rsidRDefault="006F1467" w:rsidP="006F1467">
      <w:pPr>
        <w:pStyle w:val="BodyText"/>
        <w:spacing w:line="276" w:lineRule="auto"/>
        <w:ind w:firstLine="0"/>
        <w:jc w:val="center"/>
        <w:rPr>
          <w:bCs/>
        </w:rPr>
      </w:pPr>
      <w:r w:rsidRPr="00521370">
        <w:rPr>
          <w:bCs/>
        </w:rPr>
        <w:t>(</w:t>
      </w:r>
      <w:r w:rsidRPr="00521370">
        <w:rPr>
          <w:bCs/>
          <w:i/>
        </w:rPr>
        <w:t>Sumber: Data Primer yang diolah, 2025</w:t>
      </w:r>
      <w:r w:rsidRPr="00521370">
        <w:rPr>
          <w:bCs/>
        </w:rPr>
        <w:t>)</w:t>
      </w:r>
    </w:p>
    <w:p w14:paraId="17646EE2" w14:textId="49A4D43C" w:rsidR="00AA7A40" w:rsidRPr="00521370" w:rsidRDefault="00BC63DC" w:rsidP="00AA7A40">
      <w:pPr>
        <w:pStyle w:val="BodyText"/>
        <w:spacing w:line="276" w:lineRule="auto"/>
        <w:ind w:firstLine="284"/>
        <w:rPr>
          <w:bCs/>
        </w:rPr>
      </w:pPr>
      <w:r w:rsidRPr="00521370">
        <w:rPr>
          <w:bCs/>
        </w:rPr>
        <w:t>Berdasarkan hasil angket</w:t>
      </w:r>
      <w:r w:rsidR="00BF4D51" w:rsidRPr="00521370">
        <w:rPr>
          <w:bCs/>
        </w:rPr>
        <w:t xml:space="preserve"> penilaian yang diisi oleh siswa, diperoleh </w:t>
      </w:r>
      <w:r w:rsidR="00660E86" w:rsidRPr="00521370">
        <w:rPr>
          <w:bCs/>
        </w:rPr>
        <w:t xml:space="preserve">hasil </w:t>
      </w:r>
      <w:r w:rsidR="00BF4D51" w:rsidRPr="00521370">
        <w:rPr>
          <w:bCs/>
        </w:rPr>
        <w:t>persentase rata-rata sebesar 87</w:t>
      </w:r>
      <w:proofErr w:type="gramStart"/>
      <w:r w:rsidR="00BF4D51" w:rsidRPr="00521370">
        <w:rPr>
          <w:bCs/>
        </w:rPr>
        <w:t>,5</w:t>
      </w:r>
      <w:proofErr w:type="gramEnd"/>
      <w:r w:rsidR="00BF4D51" w:rsidRPr="00521370">
        <w:rPr>
          <w:bCs/>
        </w:rPr>
        <w:t xml:space="preserve">%. Persentase ini menunjukkan bahwa penggunaan media Geo-Monopoli memiliki respon yang sangat baik dari siswa. </w:t>
      </w:r>
      <w:r w:rsidR="00660E86" w:rsidRPr="00521370">
        <w:rPr>
          <w:bCs/>
        </w:rPr>
        <w:t>Dilakukan juga</w:t>
      </w:r>
      <w:r w:rsidR="00BF4D51" w:rsidRPr="00521370">
        <w:rPr>
          <w:bCs/>
        </w:rPr>
        <w:t xml:space="preserve"> uji coba </w:t>
      </w:r>
      <w:r w:rsidR="00660E86" w:rsidRPr="00521370">
        <w:rPr>
          <w:bCs/>
        </w:rPr>
        <w:t>terhadap</w:t>
      </w:r>
      <w:r w:rsidR="00BF4D51" w:rsidRPr="00521370">
        <w:rPr>
          <w:bCs/>
        </w:rPr>
        <w:t xml:space="preserve"> empat siswa kelas X-B MA Unggulan Alfa Salam </w:t>
      </w:r>
      <w:r w:rsidR="00660E86" w:rsidRPr="00521370">
        <w:rPr>
          <w:bCs/>
        </w:rPr>
        <w:t xml:space="preserve">yang </w:t>
      </w:r>
      <w:r w:rsidR="00BF4D51" w:rsidRPr="00521370">
        <w:rPr>
          <w:bCs/>
        </w:rPr>
        <w:t>bertindak sebagai responden terhadap penggunaan media Geo-Ludo. Berdasarkan hasil angket penilaian yang diisi oleh siswa</w:t>
      </w:r>
      <w:r w:rsidR="00660E86" w:rsidRPr="00521370">
        <w:rPr>
          <w:bCs/>
        </w:rPr>
        <w:t xml:space="preserve"> tersebut</w:t>
      </w:r>
      <w:r w:rsidR="00BF4D51" w:rsidRPr="00521370">
        <w:rPr>
          <w:bCs/>
        </w:rPr>
        <w:t>, diperoleh</w:t>
      </w:r>
      <w:r w:rsidR="00660E86" w:rsidRPr="00521370">
        <w:rPr>
          <w:bCs/>
        </w:rPr>
        <w:t xml:space="preserve"> hasil</w:t>
      </w:r>
      <w:r w:rsidR="00BF4D51" w:rsidRPr="00521370">
        <w:rPr>
          <w:bCs/>
        </w:rPr>
        <w:t xml:space="preserve"> persentase rata-rata sebesar 86</w:t>
      </w:r>
      <w:proofErr w:type="gramStart"/>
      <w:r w:rsidR="00BF4D51" w:rsidRPr="00521370">
        <w:rPr>
          <w:bCs/>
        </w:rPr>
        <w:t>,7</w:t>
      </w:r>
      <w:proofErr w:type="gramEnd"/>
      <w:r w:rsidR="00BF4D51" w:rsidRPr="00521370">
        <w:rPr>
          <w:bCs/>
        </w:rPr>
        <w:t>%. Persentase ini menunjukkan bahwa penggunaan media Geo-Ludo memiliki respon yang sangat baik dari siswa.</w:t>
      </w:r>
    </w:p>
    <w:p w14:paraId="44FC7672" w14:textId="095D80B1" w:rsidR="00E758EE" w:rsidRPr="00521370" w:rsidRDefault="00660E86" w:rsidP="00FE1766">
      <w:pPr>
        <w:pStyle w:val="BodyText"/>
        <w:spacing w:line="276" w:lineRule="auto"/>
        <w:ind w:firstLine="0"/>
        <w:rPr>
          <w:b/>
          <w:bCs/>
        </w:rPr>
      </w:pPr>
      <w:r w:rsidRPr="00521370">
        <w:rPr>
          <w:b/>
          <w:bCs/>
        </w:rPr>
        <w:t>Pembahasan</w:t>
      </w:r>
    </w:p>
    <w:p w14:paraId="0D121287" w14:textId="4C1BA40B" w:rsidR="00660E86" w:rsidRPr="00521370" w:rsidRDefault="000C230F" w:rsidP="00FE1766">
      <w:pPr>
        <w:pStyle w:val="BodyText"/>
        <w:spacing w:line="276" w:lineRule="auto"/>
        <w:ind w:firstLine="0"/>
        <w:rPr>
          <w:b/>
          <w:bCs/>
        </w:rPr>
      </w:pPr>
      <w:r w:rsidRPr="00521370">
        <w:rPr>
          <w:b/>
          <w:bCs/>
        </w:rPr>
        <w:t>Pengembangan Media</w:t>
      </w:r>
    </w:p>
    <w:p w14:paraId="38919C7D" w14:textId="2BB8E5A3" w:rsidR="000C230F" w:rsidRPr="00521370" w:rsidRDefault="000C230F" w:rsidP="000C230F">
      <w:pPr>
        <w:pStyle w:val="BodyText"/>
        <w:spacing w:line="276" w:lineRule="auto"/>
        <w:rPr>
          <w:bCs/>
        </w:rPr>
      </w:pPr>
      <w:r w:rsidRPr="00521370">
        <w:rPr>
          <w:bCs/>
        </w:rPr>
        <w:t>Penelitian ini berhasil menghasilkan produk berupa media pembelajaran Geo-Monopoli dan Geo-Ludo. Media ini telah melalui proses validasi oleh para ahli dan diujicobakan kepada siswa kelas X MA Unggulan Alfa Salam. Sebagai produk final, media pembelajaran ini dirancang untuk memfasilitasi proses belajar-mengajar. Tujuannya adalah untuk membantu guru dalam menyampaikan materi secara lebih efektif dan memudahkan siswa dalam memahami konsep-konsep kompleks pada materi Lingkungan Geosfer Fisikal Indonesia: Atmosfer dan Hidrosfer.</w:t>
      </w:r>
    </w:p>
    <w:p w14:paraId="452D2C7E" w14:textId="77777777" w:rsidR="000C230F" w:rsidRPr="00521370" w:rsidRDefault="000C230F" w:rsidP="000C230F">
      <w:pPr>
        <w:pStyle w:val="BodyText"/>
        <w:spacing w:line="276" w:lineRule="auto"/>
        <w:rPr>
          <w:bCs/>
        </w:rPr>
      </w:pPr>
      <w:r w:rsidRPr="00521370">
        <w:rPr>
          <w:bCs/>
        </w:rPr>
        <w:t xml:space="preserve">Pengembangan media Geo-Monopoli dan Geo-Ludo dilakukan dengan mengacu pada model ADDIE. Model ini memiliki </w:t>
      </w:r>
      <w:proofErr w:type="gramStart"/>
      <w:r w:rsidRPr="00521370">
        <w:rPr>
          <w:bCs/>
        </w:rPr>
        <w:t>lima</w:t>
      </w:r>
      <w:proofErr w:type="gramEnd"/>
      <w:r w:rsidRPr="00521370">
        <w:rPr>
          <w:bCs/>
        </w:rPr>
        <w:t xml:space="preserve"> tahapan utama: </w:t>
      </w:r>
      <w:r w:rsidRPr="00521370">
        <w:rPr>
          <w:bCs/>
          <w:i/>
        </w:rPr>
        <w:t>Analysis</w:t>
      </w:r>
      <w:r w:rsidRPr="00521370">
        <w:rPr>
          <w:bCs/>
        </w:rPr>
        <w:t xml:space="preserve">, </w:t>
      </w:r>
      <w:r w:rsidRPr="00521370">
        <w:rPr>
          <w:bCs/>
          <w:i/>
        </w:rPr>
        <w:t>Design</w:t>
      </w:r>
      <w:r w:rsidRPr="00521370">
        <w:rPr>
          <w:bCs/>
        </w:rPr>
        <w:t xml:space="preserve">, </w:t>
      </w:r>
      <w:r w:rsidRPr="00521370">
        <w:rPr>
          <w:bCs/>
          <w:i/>
        </w:rPr>
        <w:t>Development</w:t>
      </w:r>
      <w:r w:rsidRPr="00521370">
        <w:rPr>
          <w:bCs/>
        </w:rPr>
        <w:t xml:space="preserve">, </w:t>
      </w:r>
      <w:r w:rsidRPr="00521370">
        <w:rPr>
          <w:bCs/>
          <w:i/>
        </w:rPr>
        <w:t>Implementation</w:t>
      </w:r>
      <w:r w:rsidRPr="00521370">
        <w:rPr>
          <w:bCs/>
        </w:rPr>
        <w:t xml:space="preserve">, dan </w:t>
      </w:r>
      <w:r w:rsidRPr="00521370">
        <w:rPr>
          <w:bCs/>
          <w:i/>
        </w:rPr>
        <w:t>Evaluation</w:t>
      </w:r>
      <w:r w:rsidRPr="00521370">
        <w:rPr>
          <w:bCs/>
        </w:rPr>
        <w:t xml:space="preserve">. Meskipun demikian, dalam penelitian ini, proses pengembangannya hanya dibatasi hingga tahap </w:t>
      </w:r>
      <w:r w:rsidRPr="00521370">
        <w:rPr>
          <w:bCs/>
          <w:i/>
        </w:rPr>
        <w:t>Development</w:t>
      </w:r>
      <w:r w:rsidRPr="00521370">
        <w:rPr>
          <w:bCs/>
        </w:rPr>
        <w:t>. Dengan demikian, fokus utama penelitian adalah pada perancangan dan penciptaan produk media yang inovatif, baru setelahnya diuji coba lebih lanjut di lapangan.</w:t>
      </w:r>
    </w:p>
    <w:p w14:paraId="7110C9BE" w14:textId="77777777" w:rsidR="000C230F" w:rsidRPr="00521370" w:rsidRDefault="000C230F" w:rsidP="000C230F">
      <w:pPr>
        <w:pStyle w:val="BodyText"/>
        <w:spacing w:line="276" w:lineRule="auto"/>
        <w:rPr>
          <w:bCs/>
        </w:rPr>
      </w:pPr>
      <w:r w:rsidRPr="00521370">
        <w:rPr>
          <w:bCs/>
        </w:rPr>
        <w:t xml:space="preserve">Penelitian ini menggunakan model ADDIE yang dibatasi hanya sampai tahap </w:t>
      </w:r>
      <w:r w:rsidRPr="00521370">
        <w:rPr>
          <w:bCs/>
          <w:i/>
        </w:rPr>
        <w:t>development</w:t>
      </w:r>
      <w:r w:rsidRPr="00521370">
        <w:rPr>
          <w:bCs/>
        </w:rPr>
        <w:t xml:space="preserve">. Menurut Irnin Astuti, </w:t>
      </w:r>
      <w:proofErr w:type="gramStart"/>
      <w:r w:rsidRPr="00521370">
        <w:rPr>
          <w:bCs/>
        </w:rPr>
        <w:t>dkk.,</w:t>
      </w:r>
      <w:proofErr w:type="gramEnd"/>
      <w:r w:rsidRPr="00521370">
        <w:rPr>
          <w:bCs/>
        </w:rPr>
        <w:t xml:space="preserve"> (2017), pembatasan ini dilakukan karena fokus utama penelitian adalah untuk mengembangkan dan menghasilkan media pembelajaran yang valid. Validitas produk dinilai berdasarkan masukan dari validator ahli sebelum diuji cobakan kepada siswa. Dengan kata lain, tujuan utama penelitian ini adalah memastikan bahwa media pembelajaran yang dihasilkan secara konseptual dan teknis sudah layak untuk digunakan.</w:t>
      </w:r>
    </w:p>
    <w:p w14:paraId="2C187469" w14:textId="77777777" w:rsidR="000C230F" w:rsidRPr="00521370" w:rsidRDefault="000C230F" w:rsidP="000C230F">
      <w:pPr>
        <w:pStyle w:val="BodyText"/>
        <w:spacing w:line="276" w:lineRule="auto"/>
        <w:rPr>
          <w:bCs/>
        </w:rPr>
      </w:pPr>
      <w:r w:rsidRPr="00521370">
        <w:rPr>
          <w:bCs/>
        </w:rPr>
        <w:t xml:space="preserve">Mekanisme pengembangan media ini dimulai dengan tahap analisis, sesuai dengan pendapat Tegeh dan Kirna (2013). Pada tahap ini, peneliti melakukan studi literatur mendalam pada jurnal-jurnal relevan yang telah melakukan penelitian serupa. Selain itu, studi pendahuluan dan analisis karakteristik siswa juga dilakukan untuk memahami kebutuhan mereka. Berdasarkan analisis tersebut, media Geo-Monopoli dan Geo-Ludo dipilih karena siswa sudah akrab dengan format permainan tersebut dan media pembelajaran berbentuk permainan edukatif </w:t>
      </w:r>
      <w:proofErr w:type="gramStart"/>
      <w:r w:rsidRPr="00521370">
        <w:rPr>
          <w:bCs/>
        </w:rPr>
        <w:t>akan</w:t>
      </w:r>
      <w:proofErr w:type="gramEnd"/>
      <w:r w:rsidRPr="00521370">
        <w:rPr>
          <w:bCs/>
        </w:rPr>
        <w:t xml:space="preserve"> meningkatkan minat belajar siswa. Hal ini sejalan dengan pendapat Sadiman, </w:t>
      </w:r>
      <w:proofErr w:type="gramStart"/>
      <w:r w:rsidRPr="00521370">
        <w:rPr>
          <w:bCs/>
        </w:rPr>
        <w:t>dkk.,</w:t>
      </w:r>
      <w:proofErr w:type="gramEnd"/>
      <w:r w:rsidRPr="00521370">
        <w:rPr>
          <w:bCs/>
        </w:rPr>
        <w:t xml:space="preserve"> (2011), keunggulan media permainan edukatif mencakup lima aspek utama. Pertama, permainan merupakan aktivitas yang menyenangkan dan menghibur, yang dapat meningkatkan motivasi siswa dalam belajar. Kedua, media ini memfasilitasi partisipasi aktif siswa, membuat mereka terlibat langsung dalam proses pembelajaran. Ketiga, permainan menyediakan umpan balik langsung atas setiap tindakan yang diambil siswa, sehingga proses belajar menjadi lebih dinamis. Keempat, permainan memiliki sifat fleksibel dan dapat disesuaikan dengan berbagai materi. Terakhir, media permainan dapat dikembangkan dengan mudah oleh para pengajar.</w:t>
      </w:r>
    </w:p>
    <w:p w14:paraId="176BF57B" w14:textId="0AC37FA1" w:rsidR="000C230F" w:rsidRPr="00521370" w:rsidRDefault="000C230F" w:rsidP="000C230F">
      <w:pPr>
        <w:pStyle w:val="BodyText"/>
        <w:spacing w:line="276" w:lineRule="auto"/>
        <w:rPr>
          <w:bCs/>
        </w:rPr>
      </w:pPr>
      <w:r w:rsidRPr="00521370">
        <w:rPr>
          <w:bCs/>
        </w:rPr>
        <w:t>Pilihan ini juga didasari oleh adanya larangan penggunaan gawai dan internet di sekolah, sehingga media yang tidak membutuhkan akses internet menjadi solusi yang paling relevan untuk kondisi tersebut. Dalam pemilihan materi, peneliti menyesuaikannya dengan kurikulum yang berlaku di MA Unggulan Alfa Salam untuk siswa kelas X yang masih menggunakan kurikulum 2013. Fokus utama diarahkan pada materi Lingkungan Geosfer Fisikal Indonesia: Atmosfer dan Hidrosfer, yang dikenal sebagai materi geografi fisik yang bersifat abstrak dan kompleks. Selain itu, studi literatur dari penelitian terdahulu menyarankan pengembangan media pada materi yang berbeda untuk mengatasi permasalahan pembelajaran yang serupa. Hasil wawancara dengan guru, yang ternyata juga berpendapat bahwa siswa membutuhkan media tanpa internet dan perangkat gawai, menguatkan urgensi ini. Setelah pemilihan media ditetapkan, peneliti mulai melakukan rancangan media.</w:t>
      </w:r>
    </w:p>
    <w:p w14:paraId="552D762E" w14:textId="23B5252F" w:rsidR="000C230F" w:rsidRPr="00521370" w:rsidRDefault="000C230F" w:rsidP="000C230F">
      <w:pPr>
        <w:pStyle w:val="BodyText"/>
        <w:spacing w:line="276" w:lineRule="auto"/>
        <w:rPr>
          <w:bCs/>
        </w:rPr>
      </w:pPr>
      <w:r w:rsidRPr="00521370">
        <w:rPr>
          <w:bCs/>
        </w:rPr>
        <w:lastRenderedPageBreak/>
        <w:t xml:space="preserve">Setelah perancangan, tahap selanjutnya adalah menyelesaikan proses ilustrasi dan memilih elemen visual lainnya. Peneliti menggunakan aplikasi </w:t>
      </w:r>
      <w:r w:rsidRPr="00521370">
        <w:rPr>
          <w:bCs/>
          <w:i/>
        </w:rPr>
        <w:t>Canva</w:t>
      </w:r>
      <w:r w:rsidRPr="00521370">
        <w:rPr>
          <w:bCs/>
        </w:rPr>
        <w:t xml:space="preserve"> untuk mendesain papan permainan, kartu soal, kartu hadiah, kartu negara, dan uang mainan. Proses ini membutuhkan waktu yang cukup lama dan melalui beberapa kali revisi untuk menghasilkan visual yang optimal. Sejalan dengan pendapat Rahmiati dkk. (2017), peneliti kemudian melakukan penilaian oleh dua dosen ahli media dan materi terhadap produk media yang telah dibuat. Berdasarkan masukan yang diperoleh, peneliti kembali melakukan revisi untuk menyempurnakan media tersebut. Setelahnya media </w:t>
      </w:r>
      <w:proofErr w:type="gramStart"/>
      <w:r w:rsidRPr="00521370">
        <w:rPr>
          <w:bCs/>
        </w:rPr>
        <w:t>akan</w:t>
      </w:r>
      <w:proofErr w:type="gramEnd"/>
      <w:r w:rsidRPr="00521370">
        <w:rPr>
          <w:bCs/>
        </w:rPr>
        <w:t xml:space="preserve"> diuji cobakan kepada siswa.</w:t>
      </w:r>
    </w:p>
    <w:p w14:paraId="1B80EBD1" w14:textId="6BF45723" w:rsidR="000C230F" w:rsidRPr="00521370" w:rsidRDefault="000C230F" w:rsidP="000C230F">
      <w:pPr>
        <w:pStyle w:val="BodyText"/>
        <w:spacing w:line="276" w:lineRule="auto"/>
        <w:ind w:firstLine="0"/>
        <w:rPr>
          <w:b/>
          <w:bCs/>
        </w:rPr>
      </w:pPr>
      <w:r w:rsidRPr="00521370">
        <w:rPr>
          <w:b/>
          <w:bCs/>
        </w:rPr>
        <w:t>Kelayakan Media Pembelajaran</w:t>
      </w:r>
    </w:p>
    <w:bookmarkEnd w:id="1"/>
    <w:p w14:paraId="46F91E06" w14:textId="77777777" w:rsidR="00904EE4" w:rsidRPr="00521370" w:rsidRDefault="000C230F" w:rsidP="00904EE4">
      <w:pPr>
        <w:pStyle w:val="BodyText"/>
        <w:spacing w:line="276" w:lineRule="auto"/>
      </w:pPr>
      <w:r w:rsidRPr="00521370">
        <w:t>Uji kelayakan media yang dikembangkan dilakukan melalui proses validasi oleh para ahli. Sebuah produk dapat dianggap layak jika persentase penilaiannya memenuhi kriteria yang telah ditetapkan. Dalam penelitian ini, kelayakan media ditentukan berdasarkan penilaian dari dua orang ahli, yang masing-masing berperan sebagai ahli materi dan ahli media. Setelah media divalidasi, langkah selanjutnya adalah melakukan revisi. Menurut Hayati, dkk. (2015), revisi media berdasarkan saran-saran dari para ahli merupakan tahap krusial sebelum media tersebut diujicobakan kepada siswa. Saran tersebut berfungsi sebagai masukan penting untuk mengidentifikasi dan memperbaiki kekurangan pada produk yang sedang dikembangkan.</w:t>
      </w:r>
    </w:p>
    <w:p w14:paraId="1AE88236" w14:textId="5E01A99D" w:rsidR="000C230F" w:rsidRPr="00521370" w:rsidRDefault="000C230F" w:rsidP="00904EE4">
      <w:pPr>
        <w:pStyle w:val="BodyText"/>
        <w:spacing w:line="276" w:lineRule="auto"/>
      </w:pPr>
      <w:r w:rsidRPr="00521370">
        <w:t>Pendekatan yang diterapkan dalam penelitian ini sejalan dengan praktik penelitian pengembangan lainnya. Hayati, dkk. (2015) juga melakukan prosedur serupa, yaitu meminta penilaian dari dosen ahli untuk mengevaluasi media yang mereka kembangkan. Hal ini menegaskan bahwa validasi oleh para ahli adalah metode yang umum dan kredibel untuk memastikan kualitas produk pembelajaran. Dengan demikian, proses validasi dan revisi ini menjadi langkah esensial untuk menjamin bahwa media yang dihasilkan tidak hanya valid secara substansi, tetapi juga efektif secara pedagogis.</w:t>
      </w:r>
    </w:p>
    <w:p w14:paraId="64D8222A" w14:textId="77777777" w:rsidR="000C230F" w:rsidRPr="00521370" w:rsidRDefault="000C230F" w:rsidP="000C230F">
      <w:pPr>
        <w:pStyle w:val="BodyText"/>
        <w:spacing w:line="276" w:lineRule="auto"/>
      </w:pPr>
      <w:r w:rsidRPr="00521370">
        <w:t>Penilaian kelayakan produk ini dilakukan oleh para ahli yang kompeten di bidangnya. Uji validasi media dalam penelitian ini dilakukan oleh dua orang ahli yaitu dosen Program Studi S1 Pendidikan Geografi, yaitu Bapak Drs. Bambang Hariyanto, M.Pd. dan Ibu Dr. Muzayanah, S.T., M.T. yang menilai media berdasarkan dua aspek utama, yaitu aspek tampilan dan aspek penggunaan. Berdasarkan penilaian ini, media Geo-Monopoli memperoleh hasil validasi sebesar 98</w:t>
      </w:r>
      <w:proofErr w:type="gramStart"/>
      <w:r w:rsidRPr="00521370">
        <w:t>,2</w:t>
      </w:r>
      <w:proofErr w:type="gramEnd"/>
      <w:r w:rsidRPr="00521370">
        <w:t>%, yang masuk dalam kategori sangat layak. Namun, para validator menyarankan perbaikan pada desain kartu-kartu yang digunakan agar lebih menarik secara visual.</w:t>
      </w:r>
    </w:p>
    <w:p w14:paraId="52A38936" w14:textId="1EE37CAC" w:rsidR="000C230F" w:rsidRPr="00521370" w:rsidRDefault="000C230F" w:rsidP="003A285E">
      <w:pPr>
        <w:pStyle w:val="BodyText"/>
        <w:spacing w:line="276" w:lineRule="auto"/>
        <w:ind w:firstLine="284"/>
      </w:pPr>
      <w:r w:rsidRPr="00521370">
        <w:t xml:space="preserve">Sementara itu, untuk aspek materi pada media Geo-Monopoli juga divalidasi oleh dua dosen, yaitu Bapak Drs. </w:t>
      </w:r>
      <w:r w:rsidRPr="00521370">
        <w:t>Bambang Hariyanto, M.Pd. dan Ibu Dr. Muzayanah, S.T., M.T. yang menilai materi berdasarkan dua aspek utama, yaitu aspek pembelajaran dan aspek isi. Dari hasil kedua aspek tersebut mendapatkan persentase validasi sebesar 95</w:t>
      </w:r>
      <w:proofErr w:type="gramStart"/>
      <w:r w:rsidRPr="00521370">
        <w:t>,1</w:t>
      </w:r>
      <w:proofErr w:type="gramEnd"/>
      <w:r w:rsidRPr="00521370">
        <w:t xml:space="preserve">% dengan kategori sangat layak. Hal ini sejalan dengan pendapat Rosyidah dkk. (2019) yang menyatakan bahwa cakupan materi dapat dianggap layak apabila telah sesuai dengan tujuan pembelajaran. Meskipun hasilnya sangat baik, para validator juga memberikan beberapa saran perbaikan pada redaksi soal-soal tertentu untuk meningkatkan kualitasnya. Seluruh saran dari para ahli ini menjadi acuan penting bagi peneliti untuk melakukan revisi produk sebelum diujicobakan kepada siswa. Dari hasil uji validasi media dan materi dapat diketahui bahwa media pembelajaran permainan edukatif Geo-Monopoli sangat layak untuk digunakan dalam pembelajaran di Kelas X pada materi </w:t>
      </w:r>
      <w:r w:rsidR="00DB325E" w:rsidRPr="00DB325E">
        <w:t>Lingkungan Geosfer Fisikal Indonesia: Atmosfer dan Hidrosfer</w:t>
      </w:r>
      <w:r w:rsidRPr="00521370">
        <w:t>.</w:t>
      </w:r>
    </w:p>
    <w:p w14:paraId="66D3C24B" w14:textId="77777777" w:rsidR="000C230F" w:rsidRPr="00521370" w:rsidRDefault="000C230F" w:rsidP="003A285E">
      <w:pPr>
        <w:pStyle w:val="BodyText"/>
        <w:spacing w:line="276" w:lineRule="auto"/>
        <w:ind w:firstLine="284"/>
      </w:pPr>
      <w:r w:rsidRPr="00521370">
        <w:t>Penilaian selanjutnya adalah kelayakan produk Geo-Ludo. Penilaian kelayakan produk media Geo-Ludo dilakukan oleh dua ahli dari Program Studi S1 Pendidikan Geografi, yaitu Bapak Drs. Bambang Hariyanto, M.Pd., dan Ibu Dr. Muzayanah, S.T., M.T. Para ahli tersebut mengevaluasi media berdasarkan dua aspek utama: tampilan dan penggunaan. Hasil validasi menunjukkan bahwa media Geo-Ludo memperoleh persentase sebesar 98</w:t>
      </w:r>
      <w:proofErr w:type="gramStart"/>
      <w:r w:rsidRPr="00521370">
        <w:t>,2</w:t>
      </w:r>
      <w:proofErr w:type="gramEnd"/>
      <w:r w:rsidRPr="00521370">
        <w:t>%, yang menempatkannya dalam kategori sangat layak. Meskipun demikian, validator memberikan saran untuk melakukan perbaikan pada desain kartu-kartu yang digunakan agar tampilannya menjadi lebih menarik secara visual.</w:t>
      </w:r>
    </w:p>
    <w:p w14:paraId="64D1A3BE" w14:textId="0E6B1DA0" w:rsidR="000C230F" w:rsidRPr="00521370" w:rsidRDefault="000C230F" w:rsidP="000C230F">
      <w:pPr>
        <w:pStyle w:val="BodyText"/>
        <w:spacing w:line="276" w:lineRule="auto"/>
      </w:pPr>
      <w:r w:rsidRPr="00521370">
        <w:t>Sedangkan di lain sisi, Penilaian kelayakan materi pada media Geo-Ludo dilakukan oleh dua dosen dari Program Studi S1 Pendidikan Geografi, yaitu Bapak Drs. Bambang Hariyanto, M.Pd., dan Ibu Dr. Muzayanah, S.T., M.T. Penilaian ini berfokus pada dua aspek utama: pembelajaran dan isi. Berdasarkan hasil penilaian, media ini memperoleh persentase validasi sebesar 95</w:t>
      </w:r>
      <w:proofErr w:type="gramStart"/>
      <w:r w:rsidRPr="00521370">
        <w:t>,1</w:t>
      </w:r>
      <w:proofErr w:type="gramEnd"/>
      <w:r w:rsidRPr="00521370">
        <w:t xml:space="preserve">%, yang masuk dalam kategori sangat layak. Hasil ini juga sejalan dengan pendapat Rosyidah dkk. (2019) yang menyatakan bahwa materi dapat dikatakan layak jika sudah sesuai dengan tujuan pembelajaran. Meskipun demikian, para validator tetap memberikan beberapa saran perbaikan pada redaksi soal-soal tertentu untuk meningkatkan kualitasnya. Semua masukan tersebut menjadi acuan penting bagi peneliti untuk melakukan revisi sebelum media diujicobakan kepada siswa. Dengan demikian, hasil uji validasi ini menunjukkan bahwa media Geo-Ludo juga sangat layak untuk digunakan dalam pembelajaran geografi kelas X pada materi </w:t>
      </w:r>
      <w:r w:rsidR="00DB325E" w:rsidRPr="00DB325E">
        <w:t>Lingkungan Geosfer Fisikal Indonesia: Atmosfer dan Hidrosfer</w:t>
      </w:r>
      <w:r w:rsidRPr="00521370">
        <w:t>.</w:t>
      </w:r>
    </w:p>
    <w:p w14:paraId="00A0728E" w14:textId="4C1A044A" w:rsidR="00904EE4" w:rsidRPr="00521370" w:rsidRDefault="000C230F" w:rsidP="00904EE4">
      <w:pPr>
        <w:pStyle w:val="BodyText"/>
        <w:spacing w:line="276" w:lineRule="auto"/>
      </w:pPr>
      <w:r w:rsidRPr="00521370">
        <w:t xml:space="preserve">Hasil uji validasi oleh para ahli, baik ahli media maupun ahli materi, menunjukkan bahwa media </w:t>
      </w:r>
      <w:r w:rsidRPr="00521370">
        <w:lastRenderedPageBreak/>
        <w:t>pembelajaran permainan edukatif yang dikembangkan sangat layak untuk digunakan. Rata-rata persentase penilaian dari kedua media, yaitu Geo-Monopoli dan Geo-Ludo, berada dalam kategori sangat layak. Meskipun demikian, peneliti tetap melakukan perbaikan sesuai dengan saran-saran yang diberikan oleh para ahli. Upaya ini bertujuan untuk menyempurnakan media agar menjadi lebih baik dan siap untuk diuji cobakan kepada siswa kelas X MA Unggulan Alfa Salam</w:t>
      </w:r>
      <w:r w:rsidR="00904EE4" w:rsidRPr="00521370">
        <w:t>.</w:t>
      </w:r>
    </w:p>
    <w:p w14:paraId="01597C8E" w14:textId="610C0410" w:rsidR="00904EE4" w:rsidRPr="00521370" w:rsidRDefault="00904EE4" w:rsidP="00904EE4">
      <w:pPr>
        <w:pStyle w:val="BodyText"/>
        <w:spacing w:line="276" w:lineRule="auto"/>
        <w:ind w:firstLine="0"/>
        <w:rPr>
          <w:b/>
        </w:rPr>
      </w:pPr>
      <w:r w:rsidRPr="00521370">
        <w:rPr>
          <w:b/>
        </w:rPr>
        <w:t>Respon Siswa</w:t>
      </w:r>
      <w:r w:rsidRPr="00521370">
        <w:t xml:space="preserve"> </w:t>
      </w:r>
      <w:r w:rsidRPr="00521370">
        <w:rPr>
          <w:b/>
        </w:rPr>
        <w:t>terhadap Media Pembelajaran</w:t>
      </w:r>
    </w:p>
    <w:p w14:paraId="4A56CAD3" w14:textId="77777777" w:rsidR="00904EE4" w:rsidRPr="00521370" w:rsidRDefault="00904EE4" w:rsidP="00904EE4">
      <w:pPr>
        <w:pStyle w:val="BodyText"/>
        <w:spacing w:line="276" w:lineRule="auto"/>
      </w:pPr>
      <w:r w:rsidRPr="00521370">
        <w:t>Respons siswa terhadap media pembelajaran diperoleh melalui uji coba langsung menggunakan media Geo-Monopoli di Kelas X – A dan menggunakan media Geo-Ludo di kelas X – B MA Unggulan Alfa Salam. Prosedur ini sejalan dengan penelitian Kusdiastuti dkk. (2019) yang menggunakan angket berisi sepuluh pernyataan tertutup dengan empat pilihan jawaban untuk mengukur respons siswa. Pengembangan media Geo-Monopoli dan Geo-Ludo juga dilandasi oleh temuan Syafrudin dan Sujarwo (2019). Penelitian mereka menunjukkan bahwa media dengan visual yang menarik dan bahasa yang konkret mendapatkan respons sangat baik dari siswa karena mudah dipahami. Oleh karena itu, media Geo-Monopoli dan Geo-Ludo dirancang dengan desain visual yang menarik dan menggunakan bahasa yang sederhana, sehingga dapat diterima dengan baik oleh siswa.</w:t>
      </w:r>
    </w:p>
    <w:p w14:paraId="7EAFD0E6" w14:textId="77777777" w:rsidR="00904EE4" w:rsidRPr="00521370" w:rsidRDefault="00904EE4" w:rsidP="00904EE4">
      <w:pPr>
        <w:pStyle w:val="BodyText"/>
        <w:spacing w:line="276" w:lineRule="auto"/>
      </w:pPr>
      <w:r w:rsidRPr="00521370">
        <w:t>Respon siswa terhadap media dapat dikategorikan sebagai respon yang sangat baik. Hal tersebut dibuktikan dengan persentase interpretasi respon siswa yang menggunakan Geo-Monopoli adalah 87</w:t>
      </w:r>
      <w:proofErr w:type="gramStart"/>
      <w:r w:rsidRPr="00521370">
        <w:t>,5</w:t>
      </w:r>
      <w:proofErr w:type="gramEnd"/>
      <w:r w:rsidRPr="00521370">
        <w:t>%, sedangkan persentase respon siswa terhadap penggunaan Geo-Ludo adalah sebesar 86,7%. Respon siswa terhadap media permainan Geo-Monopoli dan Geo-Ludo adalah bahwa siswa merasa media pembelajaran permainan yang dilakukan dapat membuat siswa antusias mengikuti pembelajaran, memotivasi untuk ikut serta belajar, menjadi aktif selama pembelajaran berlangsung, menambah rasa percaya diri, membantu memahami isi dan materi pembelajaran, menambah daya ingat, meningkatkan kemampuan berfikir kritis, lebih terampil dalam memecahkan suatu persoalan, dan bahagia karena proses pembelajaran terasa menyenangkan.</w:t>
      </w:r>
    </w:p>
    <w:p w14:paraId="39EDF600" w14:textId="77777777" w:rsidR="00904EE4" w:rsidRPr="00521370" w:rsidRDefault="00904EE4" w:rsidP="003A285E">
      <w:pPr>
        <w:pStyle w:val="BodyText"/>
        <w:spacing w:line="276" w:lineRule="auto"/>
        <w:ind w:firstLine="284"/>
      </w:pPr>
      <w:r w:rsidRPr="00521370">
        <w:t xml:space="preserve">Berdasarkan hasil observasi, sebelum adanya pembelajaran menggunakan media pembelajaran Geo-Monopoli, peserta didik di Kelas X – A cenderung sangat pasif dalam pembelajaran. Pengajar di MA Unggulan Alfa Salam kebanyakan memakai metode konvensional dalam mengajar. Hal tersebut menyebabkan beberapa peserta didik bosan. Ketika kegiatan belajar berlangsung, peserta didik mengamati saja pemaparan guru yang mengajar, apabila dilakukan sesi </w:t>
      </w:r>
      <w:proofErr w:type="gramStart"/>
      <w:r w:rsidRPr="00521370">
        <w:t>tanya</w:t>
      </w:r>
      <w:proofErr w:type="gramEnd"/>
      <w:r w:rsidRPr="00521370">
        <w:t xml:space="preserve"> jawab, mayoritas hanya diam hingga guru terpaksa menjawab pertanyaan yang telah diajukannya sendiri. Respon yang sangat baik datang dari </w:t>
      </w:r>
      <w:r w:rsidRPr="00521370">
        <w:t xml:space="preserve">adanya peningkatan keaktifan terjadi saat pembelajaran menggunakan Geo-Monopoli berlangsung. Peserta didik tidak hanya diam dan mengamati, namun juga ikut serta dalam permainan dan menjawab setiap soal-soal yang didapatkan. </w:t>
      </w:r>
    </w:p>
    <w:p w14:paraId="79032DF2" w14:textId="77777777" w:rsidR="00904EE4" w:rsidRPr="00521370" w:rsidRDefault="00904EE4" w:rsidP="003A285E">
      <w:pPr>
        <w:pStyle w:val="BodyText"/>
        <w:spacing w:line="276" w:lineRule="auto"/>
        <w:ind w:firstLine="284"/>
      </w:pPr>
      <w:r w:rsidRPr="00521370">
        <w:t xml:space="preserve">Kelas X – A mengikuti pembelajaran menggunakan media pembelajaran Geo-Monopoli dengan penuh semangat, sehingga proses pembelajaran pun menjadi lebih hidup. Penelitian yang dilakukan oleh Kurniati, dkk., (2023) menunjukkan bahwa penerapan metode pembelajaran yang mendorong partisipasi aktif siswa, seperti </w:t>
      </w:r>
      <w:r w:rsidRPr="00521370">
        <w:rPr>
          <w:i/>
        </w:rPr>
        <w:t>Joyful Learning</w:t>
      </w:r>
      <w:r w:rsidRPr="00521370">
        <w:t xml:space="preserve">, secara positif berkorelasi dengan peningkatan hasil belajar peserta didik dalam pembelajaran. Lebih lanjut, Shinta (2023) dalam studinya mengemukakan bahwa lingkungan belajar yang kondusif dan memfasilitasi keaktifan siswa </w:t>
      </w:r>
      <w:proofErr w:type="gramStart"/>
      <w:r w:rsidRPr="00521370">
        <w:t>akan</w:t>
      </w:r>
      <w:proofErr w:type="gramEnd"/>
      <w:r w:rsidRPr="00521370">
        <w:t xml:space="preserve"> meningkatkan motivasi belajar intrinsik, yang pada akhirnya berkontribusi pada pencapaian hasil belajar yang lebih optimal. </w:t>
      </w:r>
    </w:p>
    <w:p w14:paraId="0A0695DA" w14:textId="77777777" w:rsidR="00904EE4" w:rsidRPr="00521370" w:rsidRDefault="00904EE4" w:rsidP="003A285E">
      <w:pPr>
        <w:pStyle w:val="BodyText"/>
        <w:spacing w:line="276" w:lineRule="auto"/>
        <w:ind w:firstLine="284"/>
      </w:pPr>
      <w:r w:rsidRPr="00521370">
        <w:t xml:space="preserve">Hal yang berbeda terjadi di Kelas X – B, berdasarkan hasil observasi sebelum diberlakukan pembelajaran menggunakan Geo-Ludo, beberapa peserta didik di Kelas X – B terlihat serius ketika kegiatan belajar berlangsung. Situasi ini tampak saat guru yang mengajar membagikan pertanyaan, beberapa peserta didik berani menjawab pertanyaan tersebut. Saat proses pembelajaran menggunakan media pembelajaran permainan edukatif Geo-Ludo berlangsung, Kelas X – B terlihat masih serius dan aktif. Respon peserta didik selama proses pembelajaran adalah normal, namun karena permainan yang seru, siswa menjadi tertantang untuk menang. Peserta didik Kelas X – B bermain secara serius dengan berusaha menjatuhkan temannya dengan </w:t>
      </w:r>
      <w:proofErr w:type="gramStart"/>
      <w:r w:rsidRPr="00521370">
        <w:t>cara</w:t>
      </w:r>
      <w:proofErr w:type="gramEnd"/>
      <w:r w:rsidRPr="00521370">
        <w:t xml:space="preserve"> berada dipetak yang sama dengan milik temannya. Peserta didik Kelas X – B juga secara aktif bertanya terkait penjelasan lebih mendalam </w:t>
      </w:r>
      <w:proofErr w:type="gramStart"/>
      <w:r w:rsidRPr="00521370">
        <w:t>akan</w:t>
      </w:r>
      <w:proofErr w:type="gramEnd"/>
      <w:r w:rsidRPr="00521370">
        <w:t xml:space="preserve"> soal yang didapatkan apabila mereka tidak mengetahui jawabannya. Hal tersebut sejalan dengan pendapat Duarmas, dkk. (2022), ludo tidak hanya sekedar permainan yang menyenangkan, tetapi juga dapat meningkatkan keaktifan peserta didik. Afrianti, dkk. (2018) menjelaskan bahwa mekanisme permainan ludo yang kompetitif dapat melatih kemampuan berpikir kritis, pemecahan masalah, yang nantinya </w:t>
      </w:r>
      <w:proofErr w:type="gramStart"/>
      <w:r w:rsidRPr="00521370">
        <w:t>akan</w:t>
      </w:r>
      <w:proofErr w:type="gramEnd"/>
      <w:r w:rsidRPr="00521370">
        <w:t xml:space="preserve"> menyebabkan peserta didik secara aktif ikut serta kegiatan belajar dalam permainan ini.</w:t>
      </w:r>
    </w:p>
    <w:p w14:paraId="708FF4C7" w14:textId="1DBEAFC7" w:rsidR="00904EE4" w:rsidRPr="00521370" w:rsidRDefault="00904EE4" w:rsidP="00904EE4">
      <w:pPr>
        <w:pStyle w:val="BodyText"/>
        <w:spacing w:line="276" w:lineRule="auto"/>
      </w:pPr>
      <w:r w:rsidRPr="00521370">
        <w:t xml:space="preserve">Media edukasi berbasis permainan patut diaplikasikan terhadap kegiatan belajar mengajar karena metode belajar dan bermain mampu menciptakan atmosfer pembelajaran lebih menyenangkan bagi peserta didik karena tidak membosankan selama proses belajar, peserta didik menjadi lebih aktif dalam mengikuti pembelajaran. Dengan media pembelajaran permainan akan dapat meningkatkan minat siswa terhadap pelajaran Geografi, sehingga penyaluran informasi atau materi yang disampaikan guru kepada </w:t>
      </w:r>
      <w:r w:rsidRPr="00521370">
        <w:lastRenderedPageBreak/>
        <w:t xml:space="preserve">peserta didik juga akan lebih mudah (Siskawati, </w:t>
      </w:r>
      <w:proofErr w:type="gramStart"/>
      <w:r w:rsidRPr="00521370">
        <w:t>dkk.,</w:t>
      </w:r>
      <w:proofErr w:type="gramEnd"/>
      <w:r w:rsidRPr="00521370">
        <w:t xml:space="preserve"> 2016). Dalam penelitian Rahmawati, dkk. (2016) pembelajaran menggunakan permainan edukatif ludo membuat peserta didik menjadi aktif dan berani, suasana kelas menjadi lebih hidup.</w:t>
      </w:r>
    </w:p>
    <w:p w14:paraId="21342E49" w14:textId="77777777" w:rsidR="00FE1766" w:rsidRPr="00521370" w:rsidRDefault="00FE1766" w:rsidP="00904EE4">
      <w:pPr>
        <w:spacing w:line="276" w:lineRule="auto"/>
        <w:jc w:val="both"/>
        <w:rPr>
          <w:lang w:val="id-ID"/>
        </w:rPr>
      </w:pPr>
    </w:p>
    <w:p w14:paraId="155C984C" w14:textId="77777777" w:rsidR="00AA1C1E" w:rsidRPr="00521370" w:rsidRDefault="00AA1C1E" w:rsidP="00FE1766">
      <w:pPr>
        <w:pStyle w:val="BodyText"/>
        <w:spacing w:line="276" w:lineRule="auto"/>
        <w:ind w:firstLine="0"/>
        <w:rPr>
          <w:b/>
          <w:lang w:val="id-ID"/>
        </w:rPr>
      </w:pPr>
      <w:r w:rsidRPr="00521370">
        <w:rPr>
          <w:b/>
          <w:lang w:val="id-ID"/>
        </w:rPr>
        <w:t>PENUTUP</w:t>
      </w:r>
    </w:p>
    <w:p w14:paraId="1C4B5E13" w14:textId="77777777" w:rsidR="00AA1C1E" w:rsidRPr="00521370" w:rsidRDefault="00AA1C1E" w:rsidP="00FE1766">
      <w:pPr>
        <w:pStyle w:val="BodyText"/>
        <w:spacing w:line="276" w:lineRule="auto"/>
        <w:ind w:firstLine="0"/>
        <w:rPr>
          <w:b/>
          <w:lang w:val="id-ID"/>
        </w:rPr>
      </w:pPr>
      <w:r w:rsidRPr="00521370">
        <w:rPr>
          <w:b/>
          <w:lang w:val="id-ID"/>
        </w:rPr>
        <w:t>Simpulan</w:t>
      </w:r>
    </w:p>
    <w:p w14:paraId="1D2DF6C5" w14:textId="2573E90F" w:rsidR="005251AF" w:rsidRPr="00521370" w:rsidRDefault="00904EE4" w:rsidP="009E5D33">
      <w:pPr>
        <w:spacing w:line="276" w:lineRule="auto"/>
        <w:ind w:firstLine="284"/>
        <w:jc w:val="both"/>
        <w:rPr>
          <w:lang w:val="en-ID"/>
        </w:rPr>
      </w:pPr>
      <w:r w:rsidRPr="00521370">
        <w:rPr>
          <w:lang w:val="en-ID"/>
        </w:rPr>
        <w:t>Berdasarkan hasil penelitian dan pembahasan yang telah dijelaskan, dapat ditarik beberapa kesimpulan sebagai berikut</w:t>
      </w:r>
      <w:r w:rsidR="005251AF" w:rsidRPr="00521370">
        <w:rPr>
          <w:lang w:val="en-ID"/>
        </w:rPr>
        <w:t>.</w:t>
      </w:r>
    </w:p>
    <w:p w14:paraId="501030A9" w14:textId="244B92B6" w:rsidR="009E5D33" w:rsidRPr="00521370" w:rsidRDefault="00904EE4" w:rsidP="009E5D33">
      <w:pPr>
        <w:pStyle w:val="ListParagraph"/>
        <w:numPr>
          <w:ilvl w:val="0"/>
          <w:numId w:val="40"/>
        </w:numPr>
        <w:spacing w:line="276" w:lineRule="auto"/>
        <w:ind w:left="284" w:hanging="284"/>
        <w:jc w:val="both"/>
        <w:rPr>
          <w:rFonts w:ascii="Times New Roman" w:hAnsi="Times New Roman"/>
          <w:sz w:val="20"/>
          <w:szCs w:val="20"/>
        </w:rPr>
      </w:pPr>
      <w:r w:rsidRPr="00521370">
        <w:rPr>
          <w:rFonts w:ascii="Times New Roman" w:hAnsi="Times New Roman"/>
          <w:sz w:val="20"/>
          <w:szCs w:val="20"/>
        </w:rPr>
        <w:t xml:space="preserve">Penelitian ini telah berhasil mengembangkan produk berupa media pembelajaran Geo-Monopoli dan Geo-Ludo yang ditujukan untuk memfasilitasi proses belajar-mengajar pada materi geografi fisik yang abstrak dan kompleks, yakni Lingkungan Geosfer Fisikal Indonesia: Atmosfer dan Hidrosfer, bagi siswa </w:t>
      </w:r>
      <w:r w:rsidR="008878C6">
        <w:rPr>
          <w:rFonts w:ascii="Times New Roman" w:hAnsi="Times New Roman"/>
          <w:sz w:val="20"/>
          <w:szCs w:val="20"/>
        </w:rPr>
        <w:t>kelas X MA Unggulan Alfa Salam.</w:t>
      </w:r>
    </w:p>
    <w:p w14:paraId="2C904493" w14:textId="024811AF" w:rsidR="009E5D33" w:rsidRPr="00521370" w:rsidRDefault="00D07FCD" w:rsidP="00DB325E">
      <w:pPr>
        <w:pStyle w:val="ListParagraph"/>
        <w:numPr>
          <w:ilvl w:val="0"/>
          <w:numId w:val="40"/>
        </w:numPr>
        <w:spacing w:line="276" w:lineRule="auto"/>
        <w:jc w:val="both"/>
        <w:rPr>
          <w:rFonts w:ascii="Times New Roman" w:hAnsi="Times New Roman"/>
          <w:sz w:val="20"/>
          <w:szCs w:val="20"/>
        </w:rPr>
      </w:pPr>
      <w:r w:rsidRPr="00521370">
        <w:rPr>
          <w:rFonts w:ascii="Times New Roman" w:hAnsi="Times New Roman"/>
          <w:sz w:val="20"/>
          <w:szCs w:val="20"/>
        </w:rPr>
        <w:t xml:space="preserve">Berdasarkan hasil penelitian dan pembahasan menunjukkan bahwa media pembelajaran edukatif Geo-Monopoli dan Geo-Ludo yang dikembangkan sangat layak untuk digunakan dalam pembelajaran geografi, khususnya pada materi </w:t>
      </w:r>
      <w:r w:rsidR="00DB325E" w:rsidRPr="00DB325E">
        <w:rPr>
          <w:rFonts w:ascii="Times New Roman" w:hAnsi="Times New Roman"/>
          <w:sz w:val="20"/>
          <w:szCs w:val="20"/>
        </w:rPr>
        <w:t>Lingkungan Geosfer Fisikal Indonesia: Atmosfer dan Hidrosfer</w:t>
      </w:r>
      <w:r w:rsidRPr="00521370">
        <w:rPr>
          <w:rFonts w:ascii="Times New Roman" w:hAnsi="Times New Roman"/>
          <w:sz w:val="20"/>
          <w:szCs w:val="20"/>
        </w:rPr>
        <w:t xml:space="preserve">. </w:t>
      </w:r>
    </w:p>
    <w:p w14:paraId="5890F9BE" w14:textId="0FBE0E5E" w:rsidR="00536D28" w:rsidRPr="00521370" w:rsidRDefault="00D07FCD" w:rsidP="00DB325E">
      <w:pPr>
        <w:pStyle w:val="ListParagraph"/>
        <w:numPr>
          <w:ilvl w:val="0"/>
          <w:numId w:val="40"/>
        </w:numPr>
        <w:spacing w:line="276" w:lineRule="auto"/>
        <w:jc w:val="both"/>
        <w:rPr>
          <w:rFonts w:ascii="Times New Roman" w:hAnsi="Times New Roman"/>
          <w:sz w:val="20"/>
          <w:szCs w:val="20"/>
        </w:rPr>
      </w:pPr>
      <w:r w:rsidRPr="00521370">
        <w:rPr>
          <w:rFonts w:ascii="Times New Roman" w:hAnsi="Times New Roman"/>
          <w:sz w:val="20"/>
          <w:szCs w:val="20"/>
        </w:rPr>
        <w:t xml:space="preserve">Berdasarkan hasil penelitian dan pembahasan, media pembelajaran permainan edukatif Geo-Monopoli </w:t>
      </w:r>
      <w:r w:rsidR="008878C6">
        <w:rPr>
          <w:rFonts w:ascii="Times New Roman" w:hAnsi="Times New Roman"/>
          <w:sz w:val="20"/>
          <w:szCs w:val="20"/>
        </w:rPr>
        <w:t>dan Geo-Ludo mendapatkan respon yang sangat baik dari siswa Kelas X MA Unggulan Alfa Salam.</w:t>
      </w:r>
    </w:p>
    <w:p w14:paraId="6E89D5B7" w14:textId="28A913A4" w:rsidR="00EF3989" w:rsidRPr="00521370" w:rsidRDefault="00AA1C1E" w:rsidP="00EF3989">
      <w:pPr>
        <w:pStyle w:val="BodyText"/>
        <w:spacing w:line="276" w:lineRule="auto"/>
        <w:ind w:firstLine="0"/>
        <w:rPr>
          <w:b/>
          <w:lang w:val="id-ID"/>
        </w:rPr>
      </w:pPr>
      <w:r w:rsidRPr="00521370">
        <w:rPr>
          <w:b/>
          <w:lang w:val="id-ID"/>
        </w:rPr>
        <w:t>Saran</w:t>
      </w:r>
    </w:p>
    <w:p w14:paraId="7963353E" w14:textId="2C18DC59" w:rsidR="001611F1" w:rsidRPr="00521370" w:rsidRDefault="001611F1" w:rsidP="003A285E">
      <w:pPr>
        <w:pStyle w:val="BodyText"/>
        <w:spacing w:line="276" w:lineRule="auto"/>
        <w:ind w:firstLine="284"/>
        <w:rPr>
          <w:lang w:val="id-ID"/>
        </w:rPr>
      </w:pPr>
      <w:r w:rsidRPr="00521370">
        <w:rPr>
          <w:lang w:val="id-ID"/>
        </w:rPr>
        <w:t xml:space="preserve">Berdasarkan </w:t>
      </w:r>
      <w:r w:rsidR="009E5D33" w:rsidRPr="00521370">
        <w:rPr>
          <w:lang w:val="id-ID"/>
        </w:rPr>
        <w:t>temuan dan kesimpulan yang diperoleh dari penelitian, berikut adalah beberapa saran yang dapat diajukan.</w:t>
      </w:r>
    </w:p>
    <w:p w14:paraId="007C48C1" w14:textId="0939E58C" w:rsidR="00EF3989" w:rsidRPr="00521370" w:rsidRDefault="009E5D33" w:rsidP="009E5D33">
      <w:pPr>
        <w:pStyle w:val="BodyText"/>
        <w:numPr>
          <w:ilvl w:val="0"/>
          <w:numId w:val="41"/>
        </w:numPr>
        <w:spacing w:line="276" w:lineRule="auto"/>
        <w:rPr>
          <w:lang w:val="id-ID"/>
        </w:rPr>
      </w:pPr>
      <w:r w:rsidRPr="00521370">
        <w:t xml:space="preserve">Bagi guru, yaitu </w:t>
      </w:r>
      <w:r w:rsidRPr="00521370">
        <w:rPr>
          <w:lang w:val="id-ID"/>
        </w:rPr>
        <w:t xml:space="preserve">dalam menggunakan media pembelajaran Geo-Monopoli dan Geo-Ludo, siswa sebaiknya didampingi dan diawasi oleh guru. </w:t>
      </w:r>
    </w:p>
    <w:p w14:paraId="55113A7B" w14:textId="6816DD8A" w:rsidR="009E5D33" w:rsidRPr="00521370" w:rsidRDefault="009E5D33" w:rsidP="009E5D33">
      <w:pPr>
        <w:pStyle w:val="BodyText"/>
        <w:numPr>
          <w:ilvl w:val="0"/>
          <w:numId w:val="41"/>
        </w:numPr>
        <w:spacing w:line="276" w:lineRule="auto"/>
        <w:rPr>
          <w:lang w:val="id-ID"/>
        </w:rPr>
      </w:pPr>
      <w:r w:rsidRPr="00521370">
        <w:t xml:space="preserve">Bagi siswa, yaitu diharapkan dapat lebih aktif dan antusias dalam mengikuti proses pembelajaran, terutama ketika menggunakan media permainan edukatif. </w:t>
      </w:r>
    </w:p>
    <w:p w14:paraId="46F51D8A" w14:textId="022774B1" w:rsidR="009E5D33" w:rsidRPr="00521370" w:rsidRDefault="009E5D33" w:rsidP="009E5D33">
      <w:pPr>
        <w:pStyle w:val="BodyText"/>
        <w:numPr>
          <w:ilvl w:val="0"/>
          <w:numId w:val="41"/>
        </w:numPr>
        <w:spacing w:line="276" w:lineRule="auto"/>
        <w:rPr>
          <w:lang w:val="id-ID"/>
        </w:rPr>
      </w:pPr>
      <w:r w:rsidRPr="00521370">
        <w:t xml:space="preserve">Bagi peneliti selanjutnya, yaitu disarankan untuk memperluas tahapan penelitian karena penelitian ini mengadopsi model ADDIE yang dibatasi hingga tahap </w:t>
      </w:r>
      <w:r w:rsidRPr="00521370">
        <w:rPr>
          <w:i/>
        </w:rPr>
        <w:t>Development</w:t>
      </w:r>
      <w:r w:rsidRPr="00521370">
        <w:t>. Peneliti selanjutnya juga diharapkan menggunakan materi pembelajaran yang lain supaya cakupan materi yang bisa digunakan oleh media pembelajaran ini semakin beragam</w:t>
      </w:r>
    </w:p>
    <w:p w14:paraId="66AB3996" w14:textId="77777777" w:rsidR="00EC406E" w:rsidRPr="00521370" w:rsidRDefault="00EC406E" w:rsidP="00EC406E">
      <w:pPr>
        <w:pStyle w:val="BodyText"/>
        <w:spacing w:line="276" w:lineRule="auto"/>
        <w:ind w:left="66" w:firstLine="0"/>
        <w:rPr>
          <w:lang w:val="id-ID"/>
        </w:rPr>
      </w:pPr>
    </w:p>
    <w:p w14:paraId="3F241572" w14:textId="2978FE91" w:rsidR="00996E90" w:rsidRPr="00521370" w:rsidRDefault="00891BA0" w:rsidP="00EC406E">
      <w:pPr>
        <w:pStyle w:val="BodyText"/>
        <w:spacing w:line="276" w:lineRule="auto"/>
        <w:ind w:firstLine="0"/>
        <w:rPr>
          <w:b/>
          <w:lang w:val="id-ID"/>
        </w:rPr>
      </w:pPr>
      <w:r w:rsidRPr="00521370">
        <w:rPr>
          <w:b/>
          <w:lang w:val="id-ID"/>
        </w:rPr>
        <w:t>DAFTAR PUSTAKA</w:t>
      </w:r>
      <w:r w:rsidR="00837E00" w:rsidRPr="00521370">
        <w:rPr>
          <w:bCs/>
          <w:lang w:val="en-ID"/>
        </w:rPr>
        <w:fldChar w:fldCharType="begin" w:fldLock="1"/>
      </w:r>
      <w:r w:rsidR="00837E00" w:rsidRPr="00521370">
        <w:rPr>
          <w:bCs/>
          <w:lang w:val="en-ID"/>
        </w:rPr>
        <w:instrText xml:space="preserve">ADDIN Mendeley Bibliography CSL_BIBLIOGRAPHY </w:instrText>
      </w:r>
      <w:r w:rsidR="00837E00" w:rsidRPr="00521370">
        <w:rPr>
          <w:bCs/>
          <w:lang w:val="en-ID"/>
        </w:rPr>
        <w:fldChar w:fldCharType="separate"/>
      </w:r>
    </w:p>
    <w:p w14:paraId="2E37DB32" w14:textId="362FB32D" w:rsidR="00EF635D" w:rsidRPr="00521370" w:rsidRDefault="00837E00" w:rsidP="00EC406E">
      <w:pPr>
        <w:pStyle w:val="DaftarPustaka"/>
        <w:spacing w:line="276" w:lineRule="auto"/>
        <w:ind w:left="567" w:hanging="567"/>
      </w:pPr>
      <w:r w:rsidRPr="00521370">
        <w:rPr>
          <w:bCs/>
          <w:lang w:val="en-ID"/>
        </w:rPr>
        <w:fldChar w:fldCharType="end"/>
      </w:r>
      <w:r w:rsidR="00EC406E" w:rsidRPr="00521370">
        <w:t xml:space="preserve"> </w:t>
      </w:r>
      <w:r w:rsidR="00AA45EB" w:rsidRPr="00521370">
        <w:t>Afrianti, dkk. 2018. Meningkatkan Kemampuan Kognitif Anak dengan Permainan Ludo</w:t>
      </w:r>
      <w:r w:rsidR="00AA45EB" w:rsidRPr="00521370">
        <w:rPr>
          <w:i/>
        </w:rPr>
        <w:t>. Journal on Early Childhood</w:t>
      </w:r>
      <w:r w:rsidR="00AA45EB" w:rsidRPr="00521370">
        <w:t xml:space="preserve">, </w:t>
      </w:r>
      <w:r w:rsidR="00BE171B" w:rsidRPr="00521370">
        <w:t>1(1)</w:t>
      </w:r>
      <w:r w:rsidR="00EF635D" w:rsidRPr="00521370">
        <w:t>.</w:t>
      </w:r>
    </w:p>
    <w:p w14:paraId="14BE15C6" w14:textId="204D3BA6" w:rsidR="005B323A" w:rsidRPr="00521370" w:rsidRDefault="005B323A" w:rsidP="00EC406E">
      <w:pPr>
        <w:pStyle w:val="DaftarPustaka"/>
        <w:spacing w:line="276" w:lineRule="auto"/>
        <w:ind w:left="567" w:hanging="567"/>
        <w:rPr>
          <w:bCs/>
          <w:lang w:val="en-ID"/>
        </w:rPr>
      </w:pPr>
      <w:r w:rsidRPr="00521370">
        <w:rPr>
          <w:bCs/>
          <w:lang w:val="en-ID"/>
        </w:rPr>
        <w:t xml:space="preserve">Astuti, I., Sumarni, R., &amp; Saraswati, D. 2017. Pengembangan Media Pembelajaran Fisika Mobile Learning berbasis Android. </w:t>
      </w:r>
      <w:r w:rsidRPr="00521370">
        <w:rPr>
          <w:bCs/>
          <w:i/>
          <w:lang w:val="en-ID"/>
        </w:rPr>
        <w:t>JPPPF (Jurnal Penelitian dan Pengembangan Pendidikan Fisika)</w:t>
      </w:r>
      <w:r w:rsidRPr="00521370">
        <w:rPr>
          <w:bCs/>
          <w:lang w:val="en-ID"/>
        </w:rPr>
        <w:t xml:space="preserve">, </w:t>
      </w:r>
      <w:r w:rsidR="00BE171B" w:rsidRPr="00521370">
        <w:rPr>
          <w:bCs/>
          <w:lang w:val="en-ID"/>
        </w:rPr>
        <w:t>3(1)</w:t>
      </w:r>
      <w:r w:rsidRPr="00521370">
        <w:rPr>
          <w:bCs/>
          <w:lang w:val="en-ID"/>
        </w:rPr>
        <w:t>.</w:t>
      </w:r>
    </w:p>
    <w:p w14:paraId="198FB67F" w14:textId="65DA6B05" w:rsidR="00EC406E" w:rsidRPr="00521370" w:rsidRDefault="00AA45EB" w:rsidP="00EC406E">
      <w:pPr>
        <w:pStyle w:val="DaftarPustaka"/>
        <w:spacing w:line="276" w:lineRule="auto"/>
        <w:ind w:left="567" w:hanging="567"/>
        <w:rPr>
          <w:bCs/>
          <w:lang w:val="en-ID"/>
        </w:rPr>
      </w:pPr>
      <w:r w:rsidRPr="00521370">
        <w:rPr>
          <w:bCs/>
          <w:lang w:val="en-ID"/>
        </w:rPr>
        <w:t xml:space="preserve">Branch, Robert. 2009. </w:t>
      </w:r>
      <w:r w:rsidRPr="00521370">
        <w:rPr>
          <w:bCs/>
          <w:i/>
          <w:lang w:val="en-ID"/>
        </w:rPr>
        <w:t>Instructional Design: The ADDIE Approach</w:t>
      </w:r>
      <w:r w:rsidRPr="00521370">
        <w:rPr>
          <w:bCs/>
          <w:lang w:val="en-ID"/>
        </w:rPr>
        <w:t>. New York: Springer Science and Business Media</w:t>
      </w:r>
      <w:r w:rsidR="00EC406E" w:rsidRPr="00521370">
        <w:rPr>
          <w:bCs/>
          <w:lang w:val="en-ID"/>
        </w:rPr>
        <w:t>.</w:t>
      </w:r>
    </w:p>
    <w:p w14:paraId="566C04BB" w14:textId="33802FAE" w:rsidR="00EC406E" w:rsidRPr="00521370" w:rsidRDefault="00AA45EB" w:rsidP="00EC406E">
      <w:pPr>
        <w:pStyle w:val="DaftarPustaka"/>
        <w:spacing w:line="276" w:lineRule="auto"/>
        <w:ind w:left="567" w:hanging="567"/>
        <w:rPr>
          <w:bCs/>
          <w:lang w:val="en-ID"/>
        </w:rPr>
      </w:pPr>
      <w:r w:rsidRPr="00521370">
        <w:rPr>
          <w:bCs/>
          <w:lang w:val="en-ID"/>
        </w:rPr>
        <w:t xml:space="preserve">Dananjaya, Utomo. 2017. </w:t>
      </w:r>
      <w:r w:rsidRPr="00521370">
        <w:rPr>
          <w:bCs/>
          <w:i/>
          <w:lang w:val="en-ID"/>
        </w:rPr>
        <w:t>Media Pembelajaran Aktif</w:t>
      </w:r>
      <w:r w:rsidRPr="00521370">
        <w:rPr>
          <w:bCs/>
          <w:lang w:val="en-ID"/>
        </w:rPr>
        <w:t>. Bandung: Nuansa Cendekia</w:t>
      </w:r>
      <w:r w:rsidR="00F16106" w:rsidRPr="00521370">
        <w:rPr>
          <w:bCs/>
          <w:lang w:val="en-ID"/>
        </w:rPr>
        <w:t>.</w:t>
      </w:r>
    </w:p>
    <w:p w14:paraId="7B37072E" w14:textId="49ED8221" w:rsidR="00EC406E" w:rsidRPr="00521370" w:rsidRDefault="005B323A" w:rsidP="00EC406E">
      <w:pPr>
        <w:pStyle w:val="DaftarPustaka"/>
        <w:spacing w:line="276" w:lineRule="auto"/>
        <w:ind w:left="567" w:hanging="567"/>
        <w:rPr>
          <w:bCs/>
          <w:lang w:val="id-ID"/>
        </w:rPr>
      </w:pPr>
      <w:r w:rsidRPr="00521370">
        <w:rPr>
          <w:bCs/>
          <w:lang w:val="en-ID"/>
        </w:rPr>
        <w:t xml:space="preserve">Duarmas, Y., Batkunde, Y., dan Bacori, Z. 2022. Penggunaan Media Permainan Ludo untuk Meningkatkan Hasil Belajar Matematika Siswa. </w:t>
      </w:r>
      <w:r w:rsidRPr="00521370">
        <w:rPr>
          <w:bCs/>
          <w:i/>
          <w:lang w:val="en-ID"/>
        </w:rPr>
        <w:t>Mandalika Mathematics and Education Journal</w:t>
      </w:r>
      <w:r w:rsidRPr="00521370">
        <w:rPr>
          <w:bCs/>
          <w:lang w:val="en-ID"/>
        </w:rPr>
        <w:t xml:space="preserve">, </w:t>
      </w:r>
      <w:r w:rsidR="00BE171B" w:rsidRPr="00521370">
        <w:rPr>
          <w:bCs/>
          <w:lang w:val="en-ID"/>
        </w:rPr>
        <w:t>4(1)</w:t>
      </w:r>
      <w:r w:rsidR="00F16106" w:rsidRPr="00521370">
        <w:rPr>
          <w:bCs/>
          <w:lang w:val="id-ID"/>
        </w:rPr>
        <w:t>.</w:t>
      </w:r>
    </w:p>
    <w:p w14:paraId="766276BA" w14:textId="73B7E2C8" w:rsidR="00EC406E" w:rsidRPr="00521370" w:rsidRDefault="005B323A" w:rsidP="00EC406E">
      <w:pPr>
        <w:pStyle w:val="DaftarPustaka"/>
        <w:spacing w:line="276" w:lineRule="auto"/>
        <w:ind w:left="567" w:hanging="567"/>
        <w:rPr>
          <w:bCs/>
          <w:lang w:val="en-ID"/>
        </w:rPr>
      </w:pPr>
      <w:r w:rsidRPr="00521370">
        <w:rPr>
          <w:bCs/>
          <w:lang w:val="en-ID"/>
        </w:rPr>
        <w:t xml:space="preserve">Hayati, S., Budi, A., &amp; Handoko, E. 2015. Pengembangan Media Pembelajaran Flipbook Fisika untuk Meningkatkan Hasil Belajar Peserta Didik. </w:t>
      </w:r>
      <w:r w:rsidRPr="00521370">
        <w:rPr>
          <w:bCs/>
          <w:i/>
          <w:lang w:val="en-ID"/>
        </w:rPr>
        <w:t>Prosiding Seminar Nasional Fisika (E-Journal)</w:t>
      </w:r>
      <w:r w:rsidR="00BE171B" w:rsidRPr="00521370">
        <w:rPr>
          <w:bCs/>
          <w:lang w:val="en-ID"/>
        </w:rPr>
        <w:t>, V</w:t>
      </w:r>
      <w:r w:rsidRPr="00521370">
        <w:rPr>
          <w:bCs/>
          <w:lang w:val="en-ID"/>
        </w:rPr>
        <w:t>ol. 4</w:t>
      </w:r>
      <w:r w:rsidR="00F16106" w:rsidRPr="00521370">
        <w:rPr>
          <w:bCs/>
          <w:lang w:val="en-ID"/>
        </w:rPr>
        <w:t>.</w:t>
      </w:r>
    </w:p>
    <w:p w14:paraId="2295EB43" w14:textId="3B45A24B" w:rsidR="00BE171B" w:rsidRPr="00521370" w:rsidRDefault="00BE171B" w:rsidP="00EC406E">
      <w:pPr>
        <w:pStyle w:val="DaftarPustaka"/>
        <w:spacing w:line="276" w:lineRule="auto"/>
        <w:ind w:left="567" w:hanging="567"/>
        <w:rPr>
          <w:bCs/>
          <w:lang w:val="en-ID"/>
        </w:rPr>
      </w:pPr>
      <w:r w:rsidRPr="00521370">
        <w:rPr>
          <w:bCs/>
          <w:lang w:val="en-ID"/>
        </w:rPr>
        <w:t xml:space="preserve">Kurniati, R., Alba, F., Nabila, S., &amp; Aprilita, S. 2023. Analisis Penerapan Metode </w:t>
      </w:r>
      <w:r w:rsidRPr="00521370">
        <w:rPr>
          <w:bCs/>
          <w:i/>
          <w:lang w:val="en-ID"/>
        </w:rPr>
        <w:t>Joyfull Learning</w:t>
      </w:r>
      <w:r w:rsidRPr="00521370">
        <w:rPr>
          <w:bCs/>
          <w:lang w:val="en-ID"/>
        </w:rPr>
        <w:t xml:space="preserve"> Dalam Menumbuhkan Motivasi Siswa SD Terhadap Pembelajaran IPA: </w:t>
      </w:r>
      <w:r w:rsidRPr="00521370">
        <w:rPr>
          <w:bCs/>
          <w:i/>
          <w:lang w:val="en-ID"/>
        </w:rPr>
        <w:t>Literatur Review</w:t>
      </w:r>
      <w:r w:rsidRPr="00521370">
        <w:rPr>
          <w:bCs/>
          <w:lang w:val="en-ID"/>
        </w:rPr>
        <w:t xml:space="preserve">. </w:t>
      </w:r>
      <w:r w:rsidRPr="00521370">
        <w:rPr>
          <w:bCs/>
          <w:i/>
          <w:lang w:val="en-ID"/>
        </w:rPr>
        <w:t>Jurnal Ilmiah Multidisipliner</w:t>
      </w:r>
      <w:r w:rsidRPr="00521370">
        <w:rPr>
          <w:bCs/>
          <w:lang w:val="en-ID"/>
        </w:rPr>
        <w:t>, 1(1).</w:t>
      </w:r>
    </w:p>
    <w:p w14:paraId="1CCFAE68" w14:textId="2B6D7E60" w:rsidR="00BE171B" w:rsidRPr="00521370" w:rsidRDefault="00BE171B" w:rsidP="00EC406E">
      <w:pPr>
        <w:pStyle w:val="DaftarPustaka"/>
        <w:spacing w:line="276" w:lineRule="auto"/>
        <w:ind w:left="567" w:hanging="567"/>
        <w:rPr>
          <w:bCs/>
          <w:lang w:val="en-ID"/>
        </w:rPr>
      </w:pPr>
      <w:r w:rsidRPr="00521370">
        <w:rPr>
          <w:bCs/>
          <w:lang w:val="en-ID"/>
        </w:rPr>
        <w:t xml:space="preserve">Kusdiastuti, M., dkk. 2019. Respon Guru dan Peserta Didik Terhadap Pembelajaran Fisika dengan Model Inkuiri Terbimbing Dipadu </w:t>
      </w:r>
      <w:r w:rsidRPr="00521370">
        <w:rPr>
          <w:bCs/>
          <w:i/>
          <w:lang w:val="en-ID"/>
        </w:rPr>
        <w:t>Advance</w:t>
      </w:r>
      <w:r w:rsidRPr="00521370">
        <w:rPr>
          <w:bCs/>
          <w:lang w:val="en-ID"/>
        </w:rPr>
        <w:t xml:space="preserve"> </w:t>
      </w:r>
      <w:r w:rsidRPr="00521370">
        <w:rPr>
          <w:bCs/>
          <w:i/>
          <w:lang w:val="en-ID"/>
        </w:rPr>
        <w:t>Organizer</w:t>
      </w:r>
      <w:r w:rsidRPr="00521370">
        <w:rPr>
          <w:bCs/>
          <w:lang w:val="en-ID"/>
        </w:rPr>
        <w:t xml:space="preserve">. </w:t>
      </w:r>
      <w:r w:rsidRPr="00521370">
        <w:rPr>
          <w:bCs/>
          <w:i/>
          <w:lang w:val="en-ID"/>
        </w:rPr>
        <w:t>Jurnal Pendidikan Fisika dan Teknologi (JPFT)</w:t>
      </w:r>
      <w:r w:rsidRPr="00521370">
        <w:rPr>
          <w:bCs/>
          <w:lang w:val="en-ID"/>
        </w:rPr>
        <w:t>, 5(1).</w:t>
      </w:r>
    </w:p>
    <w:p w14:paraId="6588999D" w14:textId="01E22355" w:rsidR="008D2215" w:rsidRPr="00DB325E" w:rsidRDefault="005262B0" w:rsidP="00DB325E">
      <w:pPr>
        <w:pStyle w:val="DaftarPustaka"/>
        <w:spacing w:line="276" w:lineRule="auto"/>
        <w:ind w:left="567" w:hanging="567"/>
        <w:rPr>
          <w:bCs/>
          <w:lang w:val="en-ID"/>
        </w:rPr>
      </w:pPr>
      <w:r w:rsidRPr="00521370">
        <w:rPr>
          <w:bCs/>
          <w:lang w:val="en-ID"/>
        </w:rPr>
        <w:t xml:space="preserve">Lestari, N., &amp; Suryani, D. 2019. Penggunaan Variasi Media Pembelajaran untuk Meningkatkan Motivasi dan Minat Belajar Matematika Siswa Kelas XI IPS 3 SMA Negeri 2 Merauke. </w:t>
      </w:r>
      <w:r w:rsidRPr="00521370">
        <w:rPr>
          <w:bCs/>
          <w:i/>
          <w:lang w:val="en-ID"/>
        </w:rPr>
        <w:t>Musamus Journal of Mathematics Education</w:t>
      </w:r>
      <w:r w:rsidRPr="00521370">
        <w:rPr>
          <w:bCs/>
          <w:lang w:val="en-ID"/>
        </w:rPr>
        <w:t>, 1(2).</w:t>
      </w:r>
    </w:p>
    <w:p w14:paraId="3471B0EA" w14:textId="77777777" w:rsidR="00DB325E" w:rsidRPr="00DB325E" w:rsidRDefault="00DB325E" w:rsidP="00DB325E">
      <w:pPr>
        <w:pStyle w:val="DaftarPustaka"/>
        <w:spacing w:line="276" w:lineRule="auto"/>
        <w:ind w:left="567" w:hanging="567"/>
        <w:rPr>
          <w:bCs/>
          <w:lang w:val="id-ID"/>
        </w:rPr>
      </w:pPr>
      <w:r w:rsidRPr="00DB325E">
        <w:rPr>
          <w:bCs/>
          <w:lang w:val="id-ID"/>
        </w:rPr>
        <w:t>Mansur, H., &amp; Rafiudin, R. 2020. Pengembangan Media Pembelajaran Infografis untuk Meningkatkan Minat Belajar Mahasiswa. Jurnal Komunikasi Pendidikan, 4(1).</w:t>
      </w:r>
    </w:p>
    <w:p w14:paraId="089CCEF0" w14:textId="77777777" w:rsidR="00DB325E" w:rsidRPr="00DB325E" w:rsidRDefault="00DB325E" w:rsidP="00DB325E">
      <w:pPr>
        <w:pStyle w:val="DaftarPustaka"/>
        <w:spacing w:line="276" w:lineRule="auto"/>
        <w:ind w:left="567" w:hanging="567"/>
        <w:rPr>
          <w:bCs/>
          <w:lang w:val="id-ID"/>
        </w:rPr>
      </w:pPr>
      <w:r w:rsidRPr="00DB325E">
        <w:rPr>
          <w:bCs/>
          <w:lang w:val="id-ID"/>
        </w:rPr>
        <w:t>Meyzilla, A., Darsiharjo, &amp; Ruhimat, M. 2019. Minat Belajar Geografi Siswa SMA Negeri Se-Kabupaten Bangka. Jurnal Pendidikan Geografi, 24(1).</w:t>
      </w:r>
    </w:p>
    <w:p w14:paraId="02BB7D12" w14:textId="77777777" w:rsidR="00DB325E" w:rsidRPr="00DB325E" w:rsidRDefault="00DB325E" w:rsidP="00DB325E">
      <w:pPr>
        <w:pStyle w:val="DaftarPustaka"/>
        <w:spacing w:line="276" w:lineRule="auto"/>
        <w:ind w:left="567" w:hanging="567"/>
        <w:rPr>
          <w:bCs/>
          <w:lang w:val="id-ID"/>
        </w:rPr>
      </w:pPr>
      <w:r w:rsidRPr="00DB325E">
        <w:rPr>
          <w:bCs/>
          <w:lang w:val="id-ID"/>
        </w:rPr>
        <w:t>Rachmawati, A., Abdi, A., Bardi, S. 2016. Penerapan Model Pembelajaran Team Games Tournament Menggunakan Media Permainan Interaktif Ludo untuk Meningkatkan Hasil Belajar Siswa SMA Inshafuddin Banda Aceh. Jurnal Ilmiah Mahasiswa Pendidikan Geografi FKIP Unsyiah, 1(1).</w:t>
      </w:r>
    </w:p>
    <w:p w14:paraId="6DB9D1A3" w14:textId="77777777" w:rsidR="00DB325E" w:rsidRPr="00DB325E" w:rsidRDefault="00DB325E" w:rsidP="00DB325E">
      <w:pPr>
        <w:pStyle w:val="DaftarPustaka"/>
        <w:spacing w:line="276" w:lineRule="auto"/>
        <w:ind w:left="567" w:hanging="567"/>
        <w:rPr>
          <w:bCs/>
          <w:lang w:val="id-ID"/>
        </w:rPr>
      </w:pPr>
      <w:r w:rsidRPr="00DB325E">
        <w:rPr>
          <w:bCs/>
          <w:lang w:val="id-ID"/>
        </w:rPr>
        <w:lastRenderedPageBreak/>
        <w:t>Rahmiati, R., Musdi, E., &amp; Fauzi, A. 2017. Pengembangan Perangkat Pembelajaran Matematika Berbasis Discovery Learning untuk Meningkatkan Kemampuan Pemecahan Masalah Siswa Kelas VIII SMP. Jurnal Mosharafa, Vol. 6.</w:t>
      </w:r>
    </w:p>
    <w:p w14:paraId="0CAC399B" w14:textId="77777777" w:rsidR="00DB325E" w:rsidRPr="00DB325E" w:rsidRDefault="00DB325E" w:rsidP="00DB325E">
      <w:pPr>
        <w:pStyle w:val="DaftarPustaka"/>
        <w:spacing w:line="276" w:lineRule="auto"/>
        <w:ind w:left="567" w:hanging="567"/>
        <w:rPr>
          <w:bCs/>
          <w:lang w:val="id-ID"/>
        </w:rPr>
      </w:pPr>
      <w:r w:rsidRPr="00DB325E">
        <w:rPr>
          <w:bCs/>
          <w:lang w:val="id-ID"/>
        </w:rPr>
        <w:t>Rosyidah, N., Hidayat, J., &amp; Azizah, L. 2019. Uji Kelayakan Media URISCRAP (Uri Scrapbook) mengggunakan Model Pengembangan 4D. LENSA (Lentera Sains): Jurnal Pendidikan IPA, 9(1)</w:t>
      </w:r>
    </w:p>
    <w:p w14:paraId="462A9C31" w14:textId="77777777" w:rsidR="00DB325E" w:rsidRPr="00DB325E" w:rsidRDefault="00DB325E" w:rsidP="00DB325E">
      <w:pPr>
        <w:pStyle w:val="DaftarPustaka"/>
        <w:spacing w:line="276" w:lineRule="auto"/>
        <w:ind w:left="567" w:hanging="567"/>
        <w:rPr>
          <w:bCs/>
          <w:lang w:val="id-ID"/>
        </w:rPr>
      </w:pPr>
      <w:r w:rsidRPr="00DB325E">
        <w:rPr>
          <w:bCs/>
          <w:lang w:val="id-ID"/>
        </w:rPr>
        <w:t>Sadiman, S., dkk. 2011. Media Pendidikan, Pengertian, Pengembangan dan Pemanfaatannya. Jakarta: Rajawali Pers.</w:t>
      </w:r>
    </w:p>
    <w:p w14:paraId="6BB6D612" w14:textId="77777777" w:rsidR="00DB325E" w:rsidRPr="00DB325E" w:rsidRDefault="00DB325E" w:rsidP="00DB325E">
      <w:pPr>
        <w:pStyle w:val="DaftarPustaka"/>
        <w:spacing w:line="276" w:lineRule="auto"/>
        <w:ind w:left="567" w:hanging="567"/>
        <w:rPr>
          <w:bCs/>
          <w:lang w:val="id-ID"/>
        </w:rPr>
      </w:pPr>
      <w:r w:rsidRPr="00DB325E">
        <w:rPr>
          <w:bCs/>
          <w:lang w:val="id-ID"/>
        </w:rPr>
        <w:t>Shinta, N., Putri, K., Ardana, I., Utama, K., Yoga, I., &amp; Werang, B. 2023. Pengaruh Lingkungan Sekolah terhadap Motivasi dan Hasil Belajar Siswa SDN 1 Suwug. Jurnal Pendidikan Tambusai, 7(3).</w:t>
      </w:r>
    </w:p>
    <w:p w14:paraId="603F5B4F" w14:textId="77777777" w:rsidR="00DB325E" w:rsidRPr="00DB325E" w:rsidRDefault="00DB325E" w:rsidP="00DB325E">
      <w:pPr>
        <w:pStyle w:val="DaftarPustaka"/>
        <w:spacing w:line="276" w:lineRule="auto"/>
        <w:ind w:left="567" w:hanging="567"/>
        <w:rPr>
          <w:bCs/>
          <w:lang w:val="id-ID"/>
        </w:rPr>
      </w:pPr>
      <w:r w:rsidRPr="00DB325E">
        <w:rPr>
          <w:bCs/>
          <w:lang w:val="id-ID"/>
        </w:rPr>
        <w:t>Siskawati, M., Pargito, Pujiati. 2016. Pengembangan Media Pembelajaran Monopoli untuk Meningkatkan Minat Belajar Geografi Siswa. Jurnal Studi Sosial, 4(1).</w:t>
      </w:r>
    </w:p>
    <w:p w14:paraId="799EDFC1" w14:textId="77777777" w:rsidR="00DB325E" w:rsidRPr="00DB325E" w:rsidRDefault="00DB325E" w:rsidP="00DB325E">
      <w:pPr>
        <w:pStyle w:val="DaftarPustaka"/>
        <w:spacing w:line="276" w:lineRule="auto"/>
        <w:ind w:left="567" w:hanging="567"/>
        <w:rPr>
          <w:bCs/>
          <w:lang w:val="id-ID"/>
        </w:rPr>
      </w:pPr>
      <w:r w:rsidRPr="00DB325E">
        <w:rPr>
          <w:bCs/>
          <w:lang w:val="id-ID"/>
        </w:rPr>
        <w:t>Sutriani, Abdi, A., Kamaruddin, T. 2018. Perbandingan Hasil Belajar Siswa dengan Menggunakan Model Pembelajaran Permainan Ludo dan Geo-Monopoli dalam Mata Pelajaran Geografi di SMA Negeri 5 Banda Aceh. Jurnal Ilmiah Mahasiswa Pendidikan Geografi FKIP Unsyiah, 3(3).</w:t>
      </w:r>
    </w:p>
    <w:p w14:paraId="5EFAEB31" w14:textId="77777777" w:rsidR="00DB325E" w:rsidRPr="00DB325E" w:rsidRDefault="00DB325E" w:rsidP="00DB325E">
      <w:pPr>
        <w:pStyle w:val="DaftarPustaka"/>
        <w:spacing w:line="276" w:lineRule="auto"/>
        <w:ind w:left="567" w:hanging="567"/>
        <w:rPr>
          <w:bCs/>
          <w:lang w:val="id-ID"/>
        </w:rPr>
      </w:pPr>
      <w:r w:rsidRPr="00DB325E">
        <w:rPr>
          <w:bCs/>
          <w:lang w:val="id-ID"/>
        </w:rPr>
        <w:t>Syafrudin, T., &amp; Sujarwo. 2019. Pengembangan Bahan Ajar Untuk Pembelajaran Matematika Bagi Siswa Tunarungu. Suska Journal of Mathematics Education, 5(2).</w:t>
      </w:r>
    </w:p>
    <w:p w14:paraId="791E5F4F" w14:textId="5B1DAF36" w:rsidR="00DB325E" w:rsidRPr="00521370" w:rsidRDefault="00DB325E" w:rsidP="00DB325E">
      <w:pPr>
        <w:pStyle w:val="DaftarPustaka"/>
        <w:spacing w:line="276" w:lineRule="auto"/>
        <w:ind w:left="567" w:hanging="567"/>
        <w:rPr>
          <w:bCs/>
          <w:lang w:val="id-ID"/>
        </w:rPr>
        <w:sectPr w:rsidR="00DB325E" w:rsidRPr="00521370" w:rsidSect="00F264E7">
          <w:type w:val="continuous"/>
          <w:pgSz w:w="11909" w:h="16834" w:code="9"/>
          <w:pgMar w:top="1377" w:right="1134" w:bottom="1418" w:left="1134" w:header="426" w:footer="720" w:gutter="0"/>
          <w:cols w:num="2" w:space="360"/>
          <w:docGrid w:linePitch="360"/>
        </w:sectPr>
      </w:pPr>
      <w:r w:rsidRPr="00DB325E">
        <w:rPr>
          <w:bCs/>
          <w:lang w:val="id-ID"/>
        </w:rPr>
        <w:t>Tegeh, I., &amp; Kirna I. 2013. Pengembangan Bahan Ajar Metode Penelitian Pendidikan dengan ADDIE Model. Jurnal IKA, 11(1).</w:t>
      </w:r>
    </w:p>
    <w:p w14:paraId="166CFD74" w14:textId="77777777" w:rsidR="008D2215" w:rsidRDefault="008D2215" w:rsidP="00EC406E">
      <w:pPr>
        <w:pStyle w:val="DaftarPustaka"/>
        <w:spacing w:line="276" w:lineRule="auto"/>
        <w:rPr>
          <w:bCs/>
          <w:lang w:val="en-ID"/>
        </w:rPr>
        <w:sectPr w:rsidR="008D2215" w:rsidSect="008D2215">
          <w:type w:val="continuous"/>
          <w:pgSz w:w="11909" w:h="16834" w:code="9"/>
          <w:pgMar w:top="1377" w:right="1134" w:bottom="1418" w:left="1134" w:header="426" w:footer="720" w:gutter="0"/>
          <w:cols w:num="2" w:space="360"/>
          <w:docGrid w:linePitch="360"/>
        </w:sectPr>
      </w:pPr>
    </w:p>
    <w:p w14:paraId="2FAD57CD" w14:textId="4479F9B2" w:rsidR="003507A9" w:rsidRPr="003507A9" w:rsidRDefault="003507A9" w:rsidP="00EC406E">
      <w:pPr>
        <w:pStyle w:val="DaftarPustaka"/>
        <w:spacing w:line="276" w:lineRule="auto"/>
        <w:rPr>
          <w:bCs/>
          <w:lang w:val="en-ID"/>
        </w:rPr>
      </w:pPr>
    </w:p>
    <w:sectPr w:rsidR="003507A9" w:rsidRPr="003507A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DCC2A1" w14:textId="77777777" w:rsidR="00AC14A1" w:rsidRDefault="00AC14A1" w:rsidP="003D7F74">
      <w:r>
        <w:separator/>
      </w:r>
    </w:p>
  </w:endnote>
  <w:endnote w:type="continuationSeparator" w:id="0">
    <w:p w14:paraId="7989B8D9" w14:textId="77777777" w:rsidR="00AC14A1" w:rsidRDefault="00AC14A1"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9008F7" w14:textId="045E5449" w:rsidR="00853FBA" w:rsidRDefault="00853FBA">
    <w:pPr>
      <w:pStyle w:val="Footer"/>
    </w:pPr>
    <w:r>
      <w:fldChar w:fldCharType="begin"/>
    </w:r>
    <w:r>
      <w:instrText xml:space="preserve"> PAGE   \* MERGEFORMAT </w:instrText>
    </w:r>
    <w:r>
      <w:fldChar w:fldCharType="separate"/>
    </w:r>
    <w:r w:rsidR="005F2D34">
      <w:rPr>
        <w:noProof/>
      </w:rPr>
      <w:t>8</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51E20" w14:textId="457BA6D5" w:rsidR="00853FBA" w:rsidRDefault="00853FBA">
    <w:pPr>
      <w:pStyle w:val="Footer"/>
    </w:pPr>
    <w:r>
      <w:fldChar w:fldCharType="begin"/>
    </w:r>
    <w:r>
      <w:instrText xml:space="preserve"> PAGE   \* MERGEFORMAT </w:instrText>
    </w:r>
    <w:r>
      <w:fldChar w:fldCharType="separate"/>
    </w:r>
    <w:r w:rsidR="00D902D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220116" w14:textId="77777777" w:rsidR="00AC14A1" w:rsidRDefault="00AC14A1" w:rsidP="003D7F74">
      <w:r>
        <w:separator/>
      </w:r>
    </w:p>
  </w:footnote>
  <w:footnote w:type="continuationSeparator" w:id="0">
    <w:p w14:paraId="52EDA823" w14:textId="77777777" w:rsidR="00AC14A1" w:rsidRDefault="00AC14A1"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A7799" w14:textId="65D00566" w:rsidR="00853FBA" w:rsidRPr="00A8701E" w:rsidRDefault="005362C7" w:rsidP="00A8701E">
    <w:pPr>
      <w:pStyle w:val="Header"/>
      <w:rPr>
        <w:i/>
        <w:iCs/>
      </w:rPr>
    </w:pPr>
    <w:r w:rsidRPr="005362C7">
      <w:rPr>
        <w:i/>
        <w:iCs/>
      </w:rPr>
      <w:t>Analisis Perkembangan Tempat Berdagang di sekitar Masjid Muhammad Cheng Hoo Pandaan Kabupaten Pasuruan</w:t>
    </w:r>
    <w:r w:rsidR="00AC14A1">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A025B2" w14:textId="5C3B425F" w:rsidR="00853FBA" w:rsidRPr="005F2D34" w:rsidRDefault="00AC14A1"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5F2D34">
      <w:rPr>
        <w:i/>
        <w:iCs/>
        <w:noProof/>
        <w:lang w:eastAsia="id-ID"/>
      </w:rPr>
      <w:t>Pengembangan</w:t>
    </w:r>
    <w:r w:rsidR="005F2D34">
      <w:rPr>
        <w:i/>
        <w:iCs/>
        <w:noProof/>
        <w:lang w:val="id-ID" w:eastAsia="id-ID"/>
      </w:rPr>
      <w:t xml:space="preserve"> </w:t>
    </w:r>
    <w:r w:rsidR="005F2D34">
      <w:rPr>
        <w:i/>
        <w:iCs/>
        <w:noProof/>
        <w:lang w:eastAsia="id-ID"/>
      </w:rPr>
      <w:t>Media Pembelajaran Permainan Edukatif Berbentuk Geo-Monopoli dan Geo-Ludo pada Materi Lingkungan Geosfer Fisikal Indonesia: Atmosfer dan Hidrosf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1A131" w14:textId="77777777" w:rsidR="00853FBA" w:rsidRDefault="00AC14A1">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E09B9"/>
    <w:multiLevelType w:val="hybridMultilevel"/>
    <w:tmpl w:val="88A6B3C6"/>
    <w:lvl w:ilvl="0" w:tplc="35DEEA92">
      <w:start w:val="1"/>
      <w:numFmt w:val="decimal"/>
      <w:lvlText w:val="%1."/>
      <w:lvlJc w:val="left"/>
      <w:pPr>
        <w:ind w:left="390" w:hanging="360"/>
      </w:pPr>
      <w:rPr>
        <w:rFonts w:hint="default"/>
        <w:b w:val="0"/>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7"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9"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3" w15:restartNumberingAfterBreak="0">
    <w:nsid w:val="50C96FB5"/>
    <w:multiLevelType w:val="hybridMultilevel"/>
    <w:tmpl w:val="A63CD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6"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1"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5"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6"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10"/>
  </w:num>
  <w:num w:numId="2">
    <w:abstractNumId w:val="29"/>
  </w:num>
  <w:num w:numId="3">
    <w:abstractNumId w:val="5"/>
  </w:num>
  <w:num w:numId="4">
    <w:abstractNumId w:val="16"/>
  </w:num>
  <w:num w:numId="5">
    <w:abstractNumId w:val="16"/>
  </w:num>
  <w:num w:numId="6">
    <w:abstractNumId w:val="16"/>
  </w:num>
  <w:num w:numId="7">
    <w:abstractNumId w:val="16"/>
  </w:num>
  <w:num w:numId="8">
    <w:abstractNumId w:val="24"/>
  </w:num>
  <w:num w:numId="9">
    <w:abstractNumId w:val="30"/>
  </w:num>
  <w:num w:numId="10">
    <w:abstractNumId w:val="11"/>
  </w:num>
  <w:num w:numId="11">
    <w:abstractNumId w:val="3"/>
  </w:num>
  <w:num w:numId="12">
    <w:abstractNumId w:val="2"/>
  </w:num>
  <w:num w:numId="13">
    <w:abstractNumId w:val="18"/>
  </w:num>
  <w:num w:numId="14">
    <w:abstractNumId w:val="19"/>
  </w:num>
  <w:num w:numId="15">
    <w:abstractNumId w:val="4"/>
  </w:num>
  <w:num w:numId="16">
    <w:abstractNumId w:val="7"/>
  </w:num>
  <w:num w:numId="17">
    <w:abstractNumId w:val="31"/>
  </w:num>
  <w:num w:numId="18">
    <w:abstractNumId w:val="14"/>
  </w:num>
  <w:num w:numId="19">
    <w:abstractNumId w:val="6"/>
  </w:num>
  <w:num w:numId="20">
    <w:abstractNumId w:val="22"/>
  </w:num>
  <w:num w:numId="21">
    <w:abstractNumId w:val="21"/>
  </w:num>
  <w:num w:numId="22">
    <w:abstractNumId w:val="36"/>
  </w:num>
  <w:num w:numId="2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12"/>
  </w:num>
  <w:num w:numId="26">
    <w:abstractNumId w:val="37"/>
  </w:num>
  <w:num w:numId="27">
    <w:abstractNumId w:val="9"/>
  </w:num>
  <w:num w:numId="28">
    <w:abstractNumId w:val="17"/>
  </w:num>
  <w:num w:numId="29">
    <w:abstractNumId w:val="28"/>
  </w:num>
  <w:num w:numId="30">
    <w:abstractNumId w:val="25"/>
  </w:num>
  <w:num w:numId="31">
    <w:abstractNumId w:val="20"/>
  </w:num>
  <w:num w:numId="32">
    <w:abstractNumId w:val="27"/>
  </w:num>
  <w:num w:numId="33">
    <w:abstractNumId w:val="32"/>
  </w:num>
  <w:num w:numId="34">
    <w:abstractNumId w:val="34"/>
  </w:num>
  <w:num w:numId="35">
    <w:abstractNumId w:val="8"/>
  </w:num>
  <w:num w:numId="36">
    <w:abstractNumId w:val="15"/>
  </w:num>
  <w:num w:numId="37">
    <w:abstractNumId w:val="33"/>
  </w:num>
  <w:num w:numId="38">
    <w:abstractNumId w:val="26"/>
  </w:num>
  <w:num w:numId="39">
    <w:abstractNumId w:val="0"/>
  </w:num>
  <w:num w:numId="40">
    <w:abstractNumId w:val="1"/>
  </w:num>
  <w:num w:numId="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29DE"/>
    <w:rsid w:val="00025D19"/>
    <w:rsid w:val="00026E30"/>
    <w:rsid w:val="0003112C"/>
    <w:rsid w:val="00035810"/>
    <w:rsid w:val="00053098"/>
    <w:rsid w:val="00053983"/>
    <w:rsid w:val="000671A9"/>
    <w:rsid w:val="0008184D"/>
    <w:rsid w:val="000A2263"/>
    <w:rsid w:val="000A7E74"/>
    <w:rsid w:val="000B43D3"/>
    <w:rsid w:val="000B44D1"/>
    <w:rsid w:val="000B7A0D"/>
    <w:rsid w:val="000C0A6A"/>
    <w:rsid w:val="000C230F"/>
    <w:rsid w:val="000C2745"/>
    <w:rsid w:val="000C29B7"/>
    <w:rsid w:val="000C77E9"/>
    <w:rsid w:val="000D2FCA"/>
    <w:rsid w:val="000D34DD"/>
    <w:rsid w:val="000D7F6B"/>
    <w:rsid w:val="000E1483"/>
    <w:rsid w:val="000F27AB"/>
    <w:rsid w:val="000F5881"/>
    <w:rsid w:val="001009DF"/>
    <w:rsid w:val="00102516"/>
    <w:rsid w:val="00102A59"/>
    <w:rsid w:val="001116F9"/>
    <w:rsid w:val="00114BA7"/>
    <w:rsid w:val="0012147F"/>
    <w:rsid w:val="00130D07"/>
    <w:rsid w:val="0013466E"/>
    <w:rsid w:val="00136FF5"/>
    <w:rsid w:val="001467FF"/>
    <w:rsid w:val="00153E72"/>
    <w:rsid w:val="0015597D"/>
    <w:rsid w:val="00160EF8"/>
    <w:rsid w:val="0016117F"/>
    <w:rsid w:val="001611F1"/>
    <w:rsid w:val="001779ED"/>
    <w:rsid w:val="00191BD6"/>
    <w:rsid w:val="001A04BF"/>
    <w:rsid w:val="001A3300"/>
    <w:rsid w:val="001A7F73"/>
    <w:rsid w:val="001B1104"/>
    <w:rsid w:val="001B49AB"/>
    <w:rsid w:val="001D2092"/>
    <w:rsid w:val="001F3587"/>
    <w:rsid w:val="00212C93"/>
    <w:rsid w:val="00216249"/>
    <w:rsid w:val="002214AF"/>
    <w:rsid w:val="002243FB"/>
    <w:rsid w:val="0023558B"/>
    <w:rsid w:val="00236894"/>
    <w:rsid w:val="00245690"/>
    <w:rsid w:val="0025532E"/>
    <w:rsid w:val="00261A67"/>
    <w:rsid w:val="00273556"/>
    <w:rsid w:val="00286599"/>
    <w:rsid w:val="002A2DFD"/>
    <w:rsid w:val="002A70E9"/>
    <w:rsid w:val="002C25AB"/>
    <w:rsid w:val="002C493E"/>
    <w:rsid w:val="002C587F"/>
    <w:rsid w:val="002D19F6"/>
    <w:rsid w:val="002E405D"/>
    <w:rsid w:val="002E694E"/>
    <w:rsid w:val="002F4163"/>
    <w:rsid w:val="0030349F"/>
    <w:rsid w:val="00303BD8"/>
    <w:rsid w:val="0031490D"/>
    <w:rsid w:val="0031733B"/>
    <w:rsid w:val="0032072E"/>
    <w:rsid w:val="00337271"/>
    <w:rsid w:val="003438BC"/>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A285E"/>
    <w:rsid w:val="003B12ED"/>
    <w:rsid w:val="003B1B13"/>
    <w:rsid w:val="003C0D0A"/>
    <w:rsid w:val="003D7F74"/>
    <w:rsid w:val="003E3AF7"/>
    <w:rsid w:val="003F081D"/>
    <w:rsid w:val="003F6BAB"/>
    <w:rsid w:val="00401726"/>
    <w:rsid w:val="00405B3C"/>
    <w:rsid w:val="0041135B"/>
    <w:rsid w:val="00416A4E"/>
    <w:rsid w:val="0042083A"/>
    <w:rsid w:val="004238A3"/>
    <w:rsid w:val="004323A7"/>
    <w:rsid w:val="0043320E"/>
    <w:rsid w:val="004407D8"/>
    <w:rsid w:val="00444E86"/>
    <w:rsid w:val="00455EE1"/>
    <w:rsid w:val="0045639B"/>
    <w:rsid w:val="00462BC6"/>
    <w:rsid w:val="004633EA"/>
    <w:rsid w:val="00464293"/>
    <w:rsid w:val="004714CE"/>
    <w:rsid w:val="0047397E"/>
    <w:rsid w:val="00495712"/>
    <w:rsid w:val="004A20BA"/>
    <w:rsid w:val="004A2412"/>
    <w:rsid w:val="004A730A"/>
    <w:rsid w:val="004B09F5"/>
    <w:rsid w:val="004D0E62"/>
    <w:rsid w:val="004D122B"/>
    <w:rsid w:val="004D2E2F"/>
    <w:rsid w:val="004F6833"/>
    <w:rsid w:val="005116B0"/>
    <w:rsid w:val="00511ADD"/>
    <w:rsid w:val="005203FF"/>
    <w:rsid w:val="00521370"/>
    <w:rsid w:val="005251AF"/>
    <w:rsid w:val="005262B0"/>
    <w:rsid w:val="0053544A"/>
    <w:rsid w:val="005362C7"/>
    <w:rsid w:val="00536D28"/>
    <w:rsid w:val="005376AC"/>
    <w:rsid w:val="00551528"/>
    <w:rsid w:val="0055471C"/>
    <w:rsid w:val="00554733"/>
    <w:rsid w:val="00565E29"/>
    <w:rsid w:val="0057337F"/>
    <w:rsid w:val="00581055"/>
    <w:rsid w:val="00583042"/>
    <w:rsid w:val="0058390D"/>
    <w:rsid w:val="00586C51"/>
    <w:rsid w:val="00587B98"/>
    <w:rsid w:val="0059337C"/>
    <w:rsid w:val="0059706C"/>
    <w:rsid w:val="005A36A3"/>
    <w:rsid w:val="005A4D86"/>
    <w:rsid w:val="005A7678"/>
    <w:rsid w:val="005B323A"/>
    <w:rsid w:val="005B410A"/>
    <w:rsid w:val="005B4848"/>
    <w:rsid w:val="005C5CC0"/>
    <w:rsid w:val="005C6B93"/>
    <w:rsid w:val="005E17EE"/>
    <w:rsid w:val="005F2D34"/>
    <w:rsid w:val="00610388"/>
    <w:rsid w:val="00610931"/>
    <w:rsid w:val="006112A5"/>
    <w:rsid w:val="006129BD"/>
    <w:rsid w:val="00633690"/>
    <w:rsid w:val="0063384A"/>
    <w:rsid w:val="006423C6"/>
    <w:rsid w:val="00654B8D"/>
    <w:rsid w:val="006576CD"/>
    <w:rsid w:val="00660E86"/>
    <w:rsid w:val="00690909"/>
    <w:rsid w:val="00693B10"/>
    <w:rsid w:val="006978F0"/>
    <w:rsid w:val="006A14F3"/>
    <w:rsid w:val="006B23E5"/>
    <w:rsid w:val="006B4EC8"/>
    <w:rsid w:val="006B5EF7"/>
    <w:rsid w:val="006B6151"/>
    <w:rsid w:val="006C48FE"/>
    <w:rsid w:val="006D63CD"/>
    <w:rsid w:val="006E19C4"/>
    <w:rsid w:val="006E1BF3"/>
    <w:rsid w:val="006E3D5E"/>
    <w:rsid w:val="006F1467"/>
    <w:rsid w:val="006F15AE"/>
    <w:rsid w:val="006F57D8"/>
    <w:rsid w:val="0071191E"/>
    <w:rsid w:val="00711FA3"/>
    <w:rsid w:val="00713010"/>
    <w:rsid w:val="00713A69"/>
    <w:rsid w:val="007211A3"/>
    <w:rsid w:val="00726E49"/>
    <w:rsid w:val="00737362"/>
    <w:rsid w:val="00737D63"/>
    <w:rsid w:val="00744959"/>
    <w:rsid w:val="0074730F"/>
    <w:rsid w:val="00747AF8"/>
    <w:rsid w:val="00757F3E"/>
    <w:rsid w:val="00762CFA"/>
    <w:rsid w:val="00763792"/>
    <w:rsid w:val="00765B86"/>
    <w:rsid w:val="00775821"/>
    <w:rsid w:val="0078290C"/>
    <w:rsid w:val="007857E7"/>
    <w:rsid w:val="007872D9"/>
    <w:rsid w:val="00790830"/>
    <w:rsid w:val="00794F15"/>
    <w:rsid w:val="007A2EA7"/>
    <w:rsid w:val="007A4086"/>
    <w:rsid w:val="007A4BA5"/>
    <w:rsid w:val="007B2A43"/>
    <w:rsid w:val="007C1BE6"/>
    <w:rsid w:val="007D62F7"/>
    <w:rsid w:val="007D7805"/>
    <w:rsid w:val="007E2EC4"/>
    <w:rsid w:val="00804229"/>
    <w:rsid w:val="00804860"/>
    <w:rsid w:val="00806455"/>
    <w:rsid w:val="0083182D"/>
    <w:rsid w:val="00835DBD"/>
    <w:rsid w:val="00837E00"/>
    <w:rsid w:val="00840074"/>
    <w:rsid w:val="00853FBA"/>
    <w:rsid w:val="00863FAE"/>
    <w:rsid w:val="00867B98"/>
    <w:rsid w:val="00872554"/>
    <w:rsid w:val="008878C6"/>
    <w:rsid w:val="0089037D"/>
    <w:rsid w:val="00890DF0"/>
    <w:rsid w:val="00891BA0"/>
    <w:rsid w:val="00894196"/>
    <w:rsid w:val="008A4955"/>
    <w:rsid w:val="008B44B7"/>
    <w:rsid w:val="008B7E8B"/>
    <w:rsid w:val="008C357B"/>
    <w:rsid w:val="008C4051"/>
    <w:rsid w:val="008C43E8"/>
    <w:rsid w:val="008D2215"/>
    <w:rsid w:val="008D51F3"/>
    <w:rsid w:val="008D545A"/>
    <w:rsid w:val="008E7290"/>
    <w:rsid w:val="008F096D"/>
    <w:rsid w:val="008F6E7E"/>
    <w:rsid w:val="00904EE4"/>
    <w:rsid w:val="009209F4"/>
    <w:rsid w:val="00924916"/>
    <w:rsid w:val="00925D41"/>
    <w:rsid w:val="009264C8"/>
    <w:rsid w:val="00926F89"/>
    <w:rsid w:val="0093792D"/>
    <w:rsid w:val="009455E0"/>
    <w:rsid w:val="00961D9C"/>
    <w:rsid w:val="0096437B"/>
    <w:rsid w:val="0096558D"/>
    <w:rsid w:val="00971B16"/>
    <w:rsid w:val="00985574"/>
    <w:rsid w:val="00987815"/>
    <w:rsid w:val="00992CDB"/>
    <w:rsid w:val="009944C4"/>
    <w:rsid w:val="00996A94"/>
    <w:rsid w:val="00996E90"/>
    <w:rsid w:val="009A4892"/>
    <w:rsid w:val="009B00CB"/>
    <w:rsid w:val="009B2F20"/>
    <w:rsid w:val="009B58FC"/>
    <w:rsid w:val="009B68E6"/>
    <w:rsid w:val="009C581D"/>
    <w:rsid w:val="009C5A43"/>
    <w:rsid w:val="009D2DE0"/>
    <w:rsid w:val="009D7220"/>
    <w:rsid w:val="009E0AE2"/>
    <w:rsid w:val="009E23D9"/>
    <w:rsid w:val="009E5D33"/>
    <w:rsid w:val="00A22FB7"/>
    <w:rsid w:val="00A24E58"/>
    <w:rsid w:val="00A27DC0"/>
    <w:rsid w:val="00A411B0"/>
    <w:rsid w:val="00A4251D"/>
    <w:rsid w:val="00A42C49"/>
    <w:rsid w:val="00A52EEF"/>
    <w:rsid w:val="00A557AD"/>
    <w:rsid w:val="00A7320D"/>
    <w:rsid w:val="00A8701E"/>
    <w:rsid w:val="00A9233E"/>
    <w:rsid w:val="00AA1C1E"/>
    <w:rsid w:val="00AA45EB"/>
    <w:rsid w:val="00AA7A40"/>
    <w:rsid w:val="00AB1636"/>
    <w:rsid w:val="00AB4D80"/>
    <w:rsid w:val="00AC14A1"/>
    <w:rsid w:val="00AC69BA"/>
    <w:rsid w:val="00AD7DA7"/>
    <w:rsid w:val="00AE044C"/>
    <w:rsid w:val="00AE08FF"/>
    <w:rsid w:val="00AF1C97"/>
    <w:rsid w:val="00B063D7"/>
    <w:rsid w:val="00B10F84"/>
    <w:rsid w:val="00B16456"/>
    <w:rsid w:val="00B40225"/>
    <w:rsid w:val="00B479D5"/>
    <w:rsid w:val="00B57A1C"/>
    <w:rsid w:val="00B84020"/>
    <w:rsid w:val="00B90850"/>
    <w:rsid w:val="00B91109"/>
    <w:rsid w:val="00BA11DD"/>
    <w:rsid w:val="00BA2601"/>
    <w:rsid w:val="00BC0967"/>
    <w:rsid w:val="00BC63DC"/>
    <w:rsid w:val="00BD1006"/>
    <w:rsid w:val="00BD2043"/>
    <w:rsid w:val="00BD2AB6"/>
    <w:rsid w:val="00BE171B"/>
    <w:rsid w:val="00BE4D17"/>
    <w:rsid w:val="00BF4D51"/>
    <w:rsid w:val="00BF64F5"/>
    <w:rsid w:val="00C20BB1"/>
    <w:rsid w:val="00C30FA3"/>
    <w:rsid w:val="00C37220"/>
    <w:rsid w:val="00C37B81"/>
    <w:rsid w:val="00C37BF5"/>
    <w:rsid w:val="00C41FBD"/>
    <w:rsid w:val="00C46A82"/>
    <w:rsid w:val="00C56E60"/>
    <w:rsid w:val="00C5770E"/>
    <w:rsid w:val="00C620A3"/>
    <w:rsid w:val="00C6538F"/>
    <w:rsid w:val="00C66897"/>
    <w:rsid w:val="00C90E44"/>
    <w:rsid w:val="00C93837"/>
    <w:rsid w:val="00C94E19"/>
    <w:rsid w:val="00CA203E"/>
    <w:rsid w:val="00CA3482"/>
    <w:rsid w:val="00CA767A"/>
    <w:rsid w:val="00CA7E7D"/>
    <w:rsid w:val="00CB2EF7"/>
    <w:rsid w:val="00CE4542"/>
    <w:rsid w:val="00CE5966"/>
    <w:rsid w:val="00D01529"/>
    <w:rsid w:val="00D02E8D"/>
    <w:rsid w:val="00D07FCD"/>
    <w:rsid w:val="00D10475"/>
    <w:rsid w:val="00D11A1F"/>
    <w:rsid w:val="00D11DC4"/>
    <w:rsid w:val="00D168D1"/>
    <w:rsid w:val="00D216D7"/>
    <w:rsid w:val="00D224F4"/>
    <w:rsid w:val="00D41C66"/>
    <w:rsid w:val="00D43C02"/>
    <w:rsid w:val="00D51E98"/>
    <w:rsid w:val="00D525C2"/>
    <w:rsid w:val="00D530E5"/>
    <w:rsid w:val="00D55A94"/>
    <w:rsid w:val="00D571A7"/>
    <w:rsid w:val="00D62E14"/>
    <w:rsid w:val="00D7266C"/>
    <w:rsid w:val="00D7405C"/>
    <w:rsid w:val="00D84219"/>
    <w:rsid w:val="00D86E27"/>
    <w:rsid w:val="00D902DA"/>
    <w:rsid w:val="00DB2FED"/>
    <w:rsid w:val="00DB325E"/>
    <w:rsid w:val="00DB75B5"/>
    <w:rsid w:val="00DC001E"/>
    <w:rsid w:val="00DC72DC"/>
    <w:rsid w:val="00DD62D1"/>
    <w:rsid w:val="00E02346"/>
    <w:rsid w:val="00E02BE6"/>
    <w:rsid w:val="00E03A9F"/>
    <w:rsid w:val="00E16D9F"/>
    <w:rsid w:val="00E16F01"/>
    <w:rsid w:val="00E22B04"/>
    <w:rsid w:val="00E25740"/>
    <w:rsid w:val="00E52206"/>
    <w:rsid w:val="00E706E9"/>
    <w:rsid w:val="00E758EE"/>
    <w:rsid w:val="00E77695"/>
    <w:rsid w:val="00E80CBD"/>
    <w:rsid w:val="00E82FE1"/>
    <w:rsid w:val="00E86D84"/>
    <w:rsid w:val="00E919BD"/>
    <w:rsid w:val="00E92A90"/>
    <w:rsid w:val="00E93803"/>
    <w:rsid w:val="00EA2255"/>
    <w:rsid w:val="00EA310E"/>
    <w:rsid w:val="00EB3A79"/>
    <w:rsid w:val="00EC1A5E"/>
    <w:rsid w:val="00EC406E"/>
    <w:rsid w:val="00EC4B4D"/>
    <w:rsid w:val="00ED13D6"/>
    <w:rsid w:val="00ED1558"/>
    <w:rsid w:val="00ED2CCD"/>
    <w:rsid w:val="00ED6F90"/>
    <w:rsid w:val="00ED7099"/>
    <w:rsid w:val="00EF2EBB"/>
    <w:rsid w:val="00EF3989"/>
    <w:rsid w:val="00EF635D"/>
    <w:rsid w:val="00F036CB"/>
    <w:rsid w:val="00F03CE6"/>
    <w:rsid w:val="00F040BA"/>
    <w:rsid w:val="00F11AE3"/>
    <w:rsid w:val="00F12242"/>
    <w:rsid w:val="00F12B2A"/>
    <w:rsid w:val="00F14E62"/>
    <w:rsid w:val="00F16106"/>
    <w:rsid w:val="00F264E7"/>
    <w:rsid w:val="00F4145C"/>
    <w:rsid w:val="00F4482D"/>
    <w:rsid w:val="00F47AAD"/>
    <w:rsid w:val="00F50F8F"/>
    <w:rsid w:val="00F51F45"/>
    <w:rsid w:val="00F6009C"/>
    <w:rsid w:val="00F63CFC"/>
    <w:rsid w:val="00F65AB1"/>
    <w:rsid w:val="00F761A3"/>
    <w:rsid w:val="00F812C9"/>
    <w:rsid w:val="00F85D40"/>
    <w:rsid w:val="00F87EB9"/>
    <w:rsid w:val="00FA5227"/>
    <w:rsid w:val="00FB3E7D"/>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amaria.21012@mhs.unesa.ac.id" TargetMode="Externa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rimurtin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C97-E628-48F3-8C2D-FC08BDE1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9</Pages>
  <Words>5782</Words>
  <Characters>3296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8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NOVi</cp:lastModifiedBy>
  <cp:revision>159</cp:revision>
  <cp:lastPrinted>2025-10-26T22:21:00Z</cp:lastPrinted>
  <dcterms:created xsi:type="dcterms:W3CDTF">2024-07-18T05:27:00Z</dcterms:created>
  <dcterms:modified xsi:type="dcterms:W3CDTF">2025-12-29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6c599-97ed-3172-a350-59af4a890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